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F5B014" w14:textId="5D07BF1D" w:rsidR="00290350" w:rsidRPr="00854B68" w:rsidRDefault="00290350" w:rsidP="00370FC7">
      <w:pPr>
        <w:spacing w:line="240" w:lineRule="auto"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  <w:r w:rsidRPr="00854B68">
        <w:rPr>
          <w:rFonts w:ascii="Times New Roman" w:hAnsi="Times New Roman" w:cs="Times New Roman"/>
          <w:b/>
          <w:noProof/>
          <w:sz w:val="24"/>
          <w:szCs w:val="24"/>
        </w:rPr>
        <w:t>Appendix 1</w:t>
      </w:r>
    </w:p>
    <w:p w14:paraId="0D3B9D6F" w14:textId="0E2891CE" w:rsidR="003A633C" w:rsidRPr="00854B68" w:rsidRDefault="003A633C" w:rsidP="003A633C">
      <w:pPr>
        <w:spacing w:after="0"/>
        <w:rPr>
          <w:rFonts w:ascii="Times New Roman" w:hAnsi="Times New Roman" w:cs="Times New Roman"/>
        </w:rPr>
      </w:pPr>
      <w:r w:rsidRPr="00854B68">
        <w:rPr>
          <w:rFonts w:ascii="Times New Roman" w:hAnsi="Times New Roman" w:cs="Times New Roman"/>
          <w:b/>
        </w:rPr>
        <w:t>Supplementary Table 1.</w:t>
      </w:r>
      <w:r w:rsidRPr="00854B68">
        <w:rPr>
          <w:rFonts w:ascii="Times New Roman" w:hAnsi="Times New Roman" w:cs="Times New Roman"/>
        </w:rPr>
        <w:t xml:space="preserve"> Search strategy processed through Ovid databases on January 15</w:t>
      </w:r>
      <w:r w:rsidRPr="00854B68">
        <w:rPr>
          <w:rFonts w:ascii="Times New Roman" w:hAnsi="Times New Roman" w:cs="Times New Roman"/>
          <w:vertAlign w:val="superscript"/>
        </w:rPr>
        <w:t>th</w:t>
      </w:r>
      <w:r w:rsidRPr="00854B68">
        <w:rPr>
          <w:rFonts w:ascii="Times New Roman" w:hAnsi="Times New Roman" w:cs="Times New Roman"/>
        </w:rPr>
        <w:t>, 2018.</w:t>
      </w:r>
    </w:p>
    <w:tbl>
      <w:tblPr>
        <w:tblW w:w="9781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60"/>
        <w:gridCol w:w="1417"/>
        <w:gridCol w:w="6804"/>
      </w:tblGrid>
      <w:tr w:rsidR="0011700A" w:rsidRPr="00854B68" w14:paraId="426BFF0B" w14:textId="77777777" w:rsidTr="005D5A64">
        <w:trPr>
          <w:trHeight w:val="385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9ECF08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Database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479541F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Search Terms</w:t>
            </w:r>
          </w:p>
        </w:tc>
        <w:tc>
          <w:tcPr>
            <w:tcW w:w="680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9D30F4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Detailed Search Strategy (Results)</w:t>
            </w:r>
          </w:p>
        </w:tc>
      </w:tr>
      <w:tr w:rsidR="0011700A" w:rsidRPr="00854B68" w14:paraId="601397AA" w14:textId="77777777" w:rsidTr="005D5A64">
        <w:trPr>
          <w:trHeight w:val="3569"/>
        </w:trPr>
        <w:tc>
          <w:tcPr>
            <w:tcW w:w="1560" w:type="dxa"/>
            <w:vMerge w:val="restart"/>
            <w:tcBorders>
              <w:top w:val="single" w:sz="18" w:space="0" w:color="auto"/>
              <w:left w:val="single" w:sz="4" w:space="0" w:color="auto"/>
              <w:right w:val="single" w:sz="4" w:space="0" w:color="auto"/>
            </w:tcBorders>
          </w:tcPr>
          <w:p w14:paraId="44243352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3BD1A0F7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mbase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88 to 2018 Week 3</w:t>
            </w:r>
          </w:p>
          <w:p w14:paraId="7418E4D7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7A100663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Ovid MEDLINE(R) and Epub Ahead of Print, In-Process &amp; Other Non-Indexed Citations and Daily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46 to January 15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CA"/>
              </w:rPr>
              <w:t>th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, 2018</w:t>
            </w:r>
          </w:p>
          <w:p w14:paraId="53D1EE96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37BADC9D" w14:textId="77777777" w:rsidR="0011700A" w:rsidRPr="00854B68" w:rsidRDefault="0011700A" w:rsidP="005D5A64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16AE5100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86617EF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Hysterectomy 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FB108B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     exp Hysterectomy/ (87306)</w:t>
            </w:r>
          </w:p>
          <w:p w14:paraId="05A8F72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     (hysterectom* or hysterotom*).tw,kf. (81933)</w:t>
            </w:r>
          </w:p>
          <w:p w14:paraId="3E1D76D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     (colpohysterectom* or colpo-hysterectom* or hysterocolpectom* or hystero-colpectom* or panhysterectom* or pan-hysterectom*).tw,kf. (390)</w:t>
            </w:r>
          </w:p>
          <w:p w14:paraId="0B66003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     ((supervaginal or super-vaginal* or uterus or uteri) adj3 (amputat* or excis* or extirpat* or remov*)).tw,kf. (2715)</w:t>
            </w:r>
          </w:p>
          <w:p w14:paraId="6323D29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     (trachelectom* or cervicectom*).tw,kf. (1793)</w:t>
            </w:r>
          </w:p>
          <w:p w14:paraId="7053C28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     or/1-5 [HYSTERECTOMY] (114243)</w:t>
            </w:r>
          </w:p>
          <w:p w14:paraId="585B7C2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     Hepatectomy/ (60646)</w:t>
            </w:r>
          </w:p>
          <w:p w14:paraId="48B7CC5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     ((hepat* or liver?) adj3 resect*).tw,kf. (50522)</w:t>
            </w:r>
          </w:p>
          <w:p w14:paraId="4E2751C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     hepatectom*.tw,kf. (44911)</w:t>
            </w:r>
          </w:p>
          <w:p w14:paraId="55799BF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     (hemihepatectom* or hemi-hepatectom*).tw,kf. (2429)</w:t>
            </w:r>
          </w:p>
          <w:p w14:paraId="3560DD3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     ((hepat* or liver?) adj3 lobectom*).tw,kf. (2545)</w:t>
            </w:r>
          </w:p>
        </w:tc>
      </w:tr>
      <w:tr w:rsidR="0011700A" w:rsidRPr="00854B68" w14:paraId="17EA48C6" w14:textId="77777777" w:rsidTr="005D5A64">
        <w:trPr>
          <w:trHeight w:val="2736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6AAE4B4B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B8B63B9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Hepatectomy</w:t>
            </w:r>
          </w:p>
          <w:p w14:paraId="6D7D8420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342AA4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     Hepatectomy/ (60646)</w:t>
            </w:r>
          </w:p>
          <w:p w14:paraId="2F8A1F0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     ((hepat* or liver?) adj3 resect*).tw,kf. (50522)</w:t>
            </w:r>
          </w:p>
          <w:p w14:paraId="60D46DB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     hepatectom*.tw,kf. (44911)</w:t>
            </w:r>
          </w:p>
          <w:p w14:paraId="5080E13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     (hemihepatectom* or hemi-hepatectom*).tw,kf. (2429)</w:t>
            </w:r>
          </w:p>
          <w:p w14:paraId="7B4DB50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     ((hepat* or liver?) adj3 lobectom*).tw,kf. (2545)</w:t>
            </w:r>
          </w:p>
          <w:p w14:paraId="6F25CB0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     or/7-11 [HEPATECTOMY] (98629)</w:t>
            </w:r>
          </w:p>
        </w:tc>
      </w:tr>
      <w:tr w:rsidR="0011700A" w:rsidRPr="00854B68" w14:paraId="2F9ED7A5" w14:textId="77777777" w:rsidTr="005D5A64">
        <w:trPr>
          <w:trHeight w:val="50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1F69233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B535FD5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Sleeve Gaster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89035C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     (sleeve adj1 gastrectom*).tw,kf. (13068)</w:t>
            </w:r>
          </w:p>
          <w:p w14:paraId="1F6C3DD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     LSG.tw,kf. (5182)</w:t>
            </w:r>
          </w:p>
          <w:p w14:paraId="168CD7B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     or/13-14 [SLEEVE GASTRECTOMY] (14068)</w:t>
            </w:r>
          </w:p>
          <w:p w14:paraId="343D52D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</w:p>
        </w:tc>
      </w:tr>
      <w:tr w:rsidR="0011700A" w:rsidRPr="00854B68" w14:paraId="0CED0CAF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BC3A5DC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BBEEFB8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Lob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6FF36F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     Pneumonectomy/ (46407)</w:t>
            </w:r>
          </w:p>
          <w:p w14:paraId="07ED7D4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     (pneumonectom* or pneumectom* or pulmonectom* or pneumoresect* or pneumo-resect*).tw,kf. (19788)</w:t>
            </w:r>
          </w:p>
          <w:p w14:paraId="3CEAC4F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8     ((lung or lungs or pneumo* or pulmonar*) adj3 resect*).tw,kf. (33347)</w:t>
            </w:r>
          </w:p>
          <w:p w14:paraId="1592DA8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9     (lung? volume reduction* or LVRS).tw,kf. (3660)</w:t>
            </w:r>
          </w:p>
          <w:p w14:paraId="3DD51EC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0     lobectom*.tw,kf. (39879)</w:t>
            </w:r>
          </w:p>
          <w:p w14:paraId="340A1CD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1     ((lobe or lobes) adj3 (amputat* or excis* or extirpat* or remov*)).tw,kf. (1605)</w:t>
            </w:r>
          </w:p>
          <w:p w14:paraId="03025E6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2     or/16-21 [LOBECTOMY] (97775)</w:t>
            </w:r>
          </w:p>
        </w:tc>
      </w:tr>
      <w:tr w:rsidR="0011700A" w:rsidRPr="00854B68" w14:paraId="280AD5EE" w14:textId="77777777" w:rsidTr="005D5A64">
        <w:trPr>
          <w:trHeight w:val="1202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D0C58EF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DBCC4F8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ic Bypass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DDD4E4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3     Gastric Bypass/ (10868)</w:t>
            </w:r>
          </w:p>
          <w:p w14:paraId="1E1036F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4     ((gastric or gastro* or stomach*) adj3 bypass*).tw,kf. (28687)</w:t>
            </w:r>
          </w:p>
          <w:p w14:paraId="6F192DF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5     (RYGB or RYGBs).tw,kf. (6773)</w:t>
            </w:r>
          </w:p>
          <w:p w14:paraId="340467B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6     or/23-25 [GASTRIC BYPASS] (31336)</w:t>
            </w:r>
          </w:p>
        </w:tc>
      </w:tr>
      <w:tr w:rsidR="0011700A" w:rsidRPr="00854B68" w14:paraId="6E25D97C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2BDE32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9BF3066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Col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6B0708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7     exp Colectomy/ (54150)</w:t>
            </w:r>
          </w:p>
          <w:p w14:paraId="39D8C83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8     (colectom* or hemicolectom* or hemi-colectom*).tw,kf. (34402)</w:t>
            </w:r>
          </w:p>
          <w:p w14:paraId="4C8617D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29     ((bowel? or colon? or colorect* or colo-rect* or intestin* or rectal* or rectum?) adj3 resect*).tw,kf. (60372)</w:t>
            </w:r>
          </w:p>
          <w:p w14:paraId="4F4E350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0     ((lbowel? or colon? or colorect* or colo-rect* or intestin* or rectal* or rectum?) adj3 (amputat* or excis* or extirpat* or remov*)).tw,kf. (11851)</w:t>
            </w:r>
          </w:p>
          <w:p w14:paraId="0654384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1     (proctocolectom* or procto-colectom*).tw,kf. (6810)</w:t>
            </w:r>
          </w:p>
          <w:p w14:paraId="680028F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2     ((ileal or ileoanal or ileo-anal) adj (pouch* or reservoir?) adj3 anastomos#s).tw,kf. (4723)</w:t>
            </w:r>
          </w:p>
          <w:p w14:paraId="692FE9B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3     or/27-32 [COLECTOMY] (127734)</w:t>
            </w:r>
          </w:p>
        </w:tc>
      </w:tr>
      <w:tr w:rsidR="0011700A" w:rsidRPr="00854B68" w14:paraId="67DE0C89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D15593E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70D6847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86653F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4     Gastrectomy/ (58876)</w:t>
            </w:r>
          </w:p>
          <w:p w14:paraId="68AF30F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5     gastrectom*.tw,kf. (58982)</w:t>
            </w:r>
          </w:p>
          <w:p w14:paraId="23F693E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6     ((gastric or gastro* or stomach*) adj3 resect*).tw,kf. (22640)</w:t>
            </w:r>
          </w:p>
          <w:p w14:paraId="4595D24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7     (pyloromyotom* or pyloro-myotom*).tw,kf. (1546)</w:t>
            </w:r>
          </w:p>
          <w:p w14:paraId="1FB0A5D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8     Fredet-Ramstedt.tw,kf. (49)</w:t>
            </w:r>
          </w:p>
          <w:p w14:paraId="56D6FDD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39     (GPOEM? or G-POEM?).tw,kf. (74)</w:t>
            </w:r>
          </w:p>
          <w:p w14:paraId="10D5586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0     (POEM? adj3 (procedure? or operation?)).tw,kf. (409)</w:t>
            </w:r>
          </w:p>
          <w:p w14:paraId="63AC665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1     or/34-40 [GASTRECTOMY] (95772)</w:t>
            </w:r>
          </w:p>
        </w:tc>
      </w:tr>
      <w:tr w:rsidR="0011700A" w:rsidRPr="00854B68" w14:paraId="7590EA89" w14:textId="77777777" w:rsidTr="005D5A64">
        <w:trPr>
          <w:trHeight w:val="1515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C93DF2D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FE5A167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Cost Economics (all procedures of interest)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76DE76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2     6 or 12 or 15 or 22 or 26 or 33 or 41 [ALL PROCEDURES OF INTEREST] (538579)</w:t>
            </w:r>
          </w:p>
          <w:p w14:paraId="1E522A7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3     exp Hysterectomy/ec [economics] (458)</w:t>
            </w:r>
          </w:p>
          <w:p w14:paraId="5134C45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4     Hepatectomy/ec [economics] (127)</w:t>
            </w:r>
          </w:p>
          <w:p w14:paraId="705E248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5     Pneumonectomy/ec [economics] (178)</w:t>
            </w:r>
          </w:p>
          <w:p w14:paraId="66AB91A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6     Gastric Bypass/ec [economics] (163)</w:t>
            </w:r>
          </w:p>
          <w:p w14:paraId="5F007CD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7     exp Colectomy/ec [economics] (288)</w:t>
            </w:r>
          </w:p>
          <w:p w14:paraId="30C1A8D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8     Gastrectomy/ec [economics] (108)</w:t>
            </w:r>
          </w:p>
          <w:p w14:paraId="1076C8B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49     exp Dissection/ec [economics] (27)</w:t>
            </w:r>
          </w:p>
          <w:p w14:paraId="37FF36C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0     exp Endoscopy/ec [economics] (5347)</w:t>
            </w:r>
          </w:p>
          <w:p w14:paraId="54E5346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1     Robotics/ec [economics] (537)</w:t>
            </w:r>
          </w:p>
          <w:p w14:paraId="7818318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2     Surgical Procedures, Operative/ec [economics] (1135)</w:t>
            </w:r>
          </w:p>
          <w:p w14:paraId="5330E74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3     Bariatric Surgery/ec [economics] (335)</w:t>
            </w:r>
          </w:p>
          <w:p w14:paraId="1625638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4     Digestive System Surgical Procedures/ec [economics] (184)</w:t>
            </w:r>
          </w:p>
          <w:p w14:paraId="3368695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5     Economics/ (220159)</w:t>
            </w:r>
          </w:p>
          <w:p w14:paraId="479D2D8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6     exp "Costs and Cost Analysis"/ (518176)</w:t>
            </w:r>
          </w:p>
          <w:p w14:paraId="73E788F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7     Economics, Nursing/ (25892)</w:t>
            </w:r>
          </w:p>
          <w:p w14:paraId="147EB3D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58     Economics, Medical/ (31795)</w:t>
            </w:r>
          </w:p>
          <w:p w14:paraId="5BC7056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lastRenderedPageBreak/>
              <w:t>59     Economics, Pharmaceutical/ (11160)</w:t>
            </w:r>
          </w:p>
          <w:p w14:paraId="7D27B56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0     exp Economics, Hospital/ (711044)</w:t>
            </w:r>
          </w:p>
          <w:p w14:paraId="77683BD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1     Economics, Dental/ (25070)</w:t>
            </w:r>
          </w:p>
          <w:p w14:paraId="74CB885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2     exp "Fees and Charges"/ (62463)</w:t>
            </w:r>
          </w:p>
          <w:p w14:paraId="3F3A02C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3     exp Budgets/ (37321)</w:t>
            </w:r>
          </w:p>
          <w:p w14:paraId="2F88E39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4     budget*.ti,ab,kf. (55849)</w:t>
            </w:r>
          </w:p>
          <w:p w14:paraId="3190994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5     (economic* or cost or costs or costly or costing or price or prices or pricing or pharmacoeconomic* or pharmaco-economic* or expenditure or expenditures or expense or expenses or financial or finance or finances or financed).ti,kf. (391843)</w:t>
            </w:r>
          </w:p>
          <w:p w14:paraId="13564A0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6     (economic* or cost or costs or costly or costing or price or prices or pricing or pharmacoeconomic* or pharmaco-economic* or expenditure or expenditures or expense or expenses or financial or finance or finances or financed).ab. /freq=2 (563806)</w:t>
            </w:r>
          </w:p>
          <w:p w14:paraId="7063090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7     (cost* adj2 (effective* or utilit* or benefit* or minimi* or analy* or outcome or outcomes)).ab,kf. (316846)</w:t>
            </w:r>
          </w:p>
          <w:p w14:paraId="225ED9A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8     (value adj2 (money or monetary)).ti,ab,kf. (4661)</w:t>
            </w:r>
          </w:p>
          <w:p w14:paraId="2BD1338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69     exp models, economic/ (15551)</w:t>
            </w:r>
          </w:p>
          <w:p w14:paraId="13B2F46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0     economic model*.ab,kf. (6471)</w:t>
            </w:r>
          </w:p>
          <w:p w14:paraId="5355C60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1     markov chains/ (15962)</w:t>
            </w:r>
          </w:p>
          <w:p w14:paraId="1C9B4C3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2     markov.ti,ab,kf. (41882)</w:t>
            </w:r>
          </w:p>
          <w:p w14:paraId="0CC6D67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3     Monte Carlo Method/ (59888)</w:t>
            </w:r>
          </w:p>
          <w:p w14:paraId="431F0EF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4     monte carlo.ti,ab,kf. (82833)</w:t>
            </w:r>
          </w:p>
          <w:p w14:paraId="198EE5B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5     exp Decision Theory/ (13569)</w:t>
            </w:r>
          </w:p>
          <w:p w14:paraId="1A1057B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6     (decision* adj2 (tree* or analy* or model*)).ti,ab,kf. (45242)</w:t>
            </w:r>
          </w:p>
          <w:p w14:paraId="0002732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7     Health Resources/ec, ut [economics, utilization] (4936)</w:t>
            </w:r>
          </w:p>
          <w:p w14:paraId="79079CC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8     (resource? adj3 ("use" or used or uses or using or utilis* or utiliz*)).tw,kf. (84094)</w:t>
            </w:r>
          </w:p>
          <w:p w14:paraId="3416EF7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79     Hospitalization/ec, sn [economics, statistics &amp; numerical data] (33570)</w:t>
            </w:r>
          </w:p>
          <w:p w14:paraId="6EEE6AA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0     Length of Stay/ec, sn [economics, statistics &amp; numerical data] (24187)</w:t>
            </w:r>
          </w:p>
          <w:p w14:paraId="4B7E2CC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lastRenderedPageBreak/>
              <w:t>81     (("length of stay" or LOS) adj3 (cost* or economic* or expens* or financ* or pric*)).tw,kf. (9122)</w:t>
            </w:r>
          </w:p>
          <w:p w14:paraId="4288E3C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2     or/43-81 [COST, ECONOMICS] (1856468)</w:t>
            </w:r>
          </w:p>
          <w:p w14:paraId="18970B1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3     42 and 82 [COST, ECONOMICS - ALL PROCEDURES OF INTEREST] (16289)</w:t>
            </w:r>
          </w:p>
        </w:tc>
      </w:tr>
      <w:tr w:rsidR="0011700A" w:rsidRPr="00854B68" w14:paraId="642147AB" w14:textId="77777777" w:rsidTr="005D5A64">
        <w:trPr>
          <w:trHeight w:val="2167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38275AA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EE8EA2D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Medline Records (Animal-Only Removed)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86C9E0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4     exp Animals/ not (exp Animals/ and Humans/) (13470234)</w:t>
            </w:r>
          </w:p>
          <w:p w14:paraId="59F68E8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5     83 not 84 [ANIMAL-ONLY REMOVED] (11980)</w:t>
            </w:r>
          </w:p>
          <w:p w14:paraId="62C624F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6     limit 85 to english (11158)</w:t>
            </w:r>
          </w:p>
          <w:p w14:paraId="6685B8E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7     limit 86 to yr="2007-current" (7160)</w:t>
            </w:r>
          </w:p>
          <w:p w14:paraId="331267B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88     87 use ppez [MEDLINE RECORDS] (4110)</w:t>
            </w:r>
          </w:p>
        </w:tc>
      </w:tr>
      <w:tr w:rsidR="0011700A" w:rsidRPr="00854B68" w14:paraId="7CE7227A" w14:textId="77777777" w:rsidTr="005D5A64">
        <w:trPr>
          <w:trHeight w:val="2784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6BC75ECF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A8D166C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Hepat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1A2046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5     exp liver resection/ (43636)</w:t>
            </w:r>
          </w:p>
          <w:p w14:paraId="6F8EBA3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6     ((hepat* or liver?) adj3 resect*).tw,kw. (50913)</w:t>
            </w:r>
          </w:p>
          <w:p w14:paraId="518B3DE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7     hepatectom*.tw,kw. (45829)</w:t>
            </w:r>
          </w:p>
          <w:p w14:paraId="65D1AF7C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8     (hemihepatectom* or hemi-hepatectom*).tw,kw. (2439)</w:t>
            </w:r>
          </w:p>
          <w:p w14:paraId="3846249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99     ((hepat* or liver?) adj3 lobectom*).tw,kw. (2552)</w:t>
            </w:r>
          </w:p>
          <w:p w14:paraId="75F6174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0     or/95-99 [HEPATECTOMY] (93651)</w:t>
            </w:r>
          </w:p>
        </w:tc>
      </w:tr>
      <w:tr w:rsidR="0011700A" w:rsidRPr="00854B68" w14:paraId="665A1B89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A22AAEA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F03B1F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Sleeve Gastr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BCE49B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1     laparoscopic sleeve gastrectomy/ (1290)</w:t>
            </w:r>
          </w:p>
          <w:p w14:paraId="73EE98D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2     (sleeve adj1 gastrectom*).tw,kw. (13117)</w:t>
            </w:r>
          </w:p>
          <w:p w14:paraId="236971A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3     LSG.tw,kw. (5190)</w:t>
            </w:r>
          </w:p>
          <w:p w14:paraId="1F38EFF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4     or/101-103 [SLEEVE GASTRECTOMY] (14216)</w:t>
            </w:r>
          </w:p>
        </w:tc>
      </w:tr>
      <w:tr w:rsidR="0011700A" w:rsidRPr="00854B68" w14:paraId="0CD66F7D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9DF43F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53E40FA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Lob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04F9B2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5     lobectomy/ (12033)</w:t>
            </w:r>
          </w:p>
          <w:p w14:paraId="38FFE30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6     lung resection/ (24333)</w:t>
            </w:r>
          </w:p>
          <w:p w14:paraId="4BB5AF3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7     (pneumonectom* or pneumectom* or pulmonectom* or pneumoresect* or pneumo-resect*).tw,kw. (20090)</w:t>
            </w:r>
          </w:p>
          <w:p w14:paraId="140F3D0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8     ((lung or lungs or pneumo* or pulmonar*) adj3 resect*).tw. (33279)</w:t>
            </w:r>
          </w:p>
          <w:p w14:paraId="27A5E96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09     (lung? volume reduction* or LVRS).tw,kw. (3744)</w:t>
            </w:r>
          </w:p>
          <w:p w14:paraId="22F8BBF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0     lobectom*.tw,kw. (40172)</w:t>
            </w:r>
          </w:p>
          <w:p w14:paraId="3B4EA8A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1     ((lobe or lobes) adj3 (amputat* or excis* or extirpat* or remov*)).tw,kw. (1599)</w:t>
            </w:r>
          </w:p>
          <w:p w14:paraId="53A8C69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2     or/105-111 [LOBECTOMY] (92888)</w:t>
            </w:r>
          </w:p>
        </w:tc>
      </w:tr>
      <w:tr w:rsidR="0011700A" w:rsidRPr="00854B68" w14:paraId="06420BC5" w14:textId="77777777" w:rsidTr="005D5A64">
        <w:trPr>
          <w:trHeight w:val="1847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97FB47A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33B6A49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ic Bypass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96954A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3     exp gastric bypass/ (12928)</w:t>
            </w:r>
          </w:p>
          <w:p w14:paraId="48E248B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4     ((gastric or gastro* or stomach*) adj3 bypass*).tw,kw. (28967)</w:t>
            </w:r>
          </w:p>
          <w:p w14:paraId="2C0D56F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5     (RYGB or RYGBs).tw,kw. (6833)</w:t>
            </w:r>
          </w:p>
          <w:p w14:paraId="16CE5FE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6     or/113-115 [GASTRIC BYPASS] (32029)</w:t>
            </w:r>
          </w:p>
        </w:tc>
      </w:tr>
      <w:tr w:rsidR="0011700A" w:rsidRPr="00854B68" w14:paraId="4A868012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ECA38CB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EF18E6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Col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3EFCF6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7     exp colectomy/ (54150)</w:t>
            </w:r>
          </w:p>
          <w:p w14:paraId="11F50DD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8     (colectom* or hemicolectom* or hemi-colectom*).tw,kw. (34756)</w:t>
            </w:r>
          </w:p>
          <w:p w14:paraId="0120E65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19     ((bowel? or colon? or colorect* or colo-rect* or intestin* or rectal* or rectum?) adj3 resect*).tw,kw. (60581)</w:t>
            </w:r>
          </w:p>
          <w:p w14:paraId="6632884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0     ((lbowel? or colon? or colorect* or colo-rect* or intestin* or rectal* or rectum?) adj3 (amputat* or excis* or extirpat* or remov*)).tw,kw. (11869)</w:t>
            </w:r>
          </w:p>
          <w:p w14:paraId="3BA1F2D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1     (proctocolectom* or procto-colectom*).tw,kw. (6952)</w:t>
            </w:r>
          </w:p>
          <w:p w14:paraId="4EEEF80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2     ((ileal or ileoanal or ileo-anal) adj (pouch* or reservoir?) adj3 anastomos#s).tw,kw. (4796)</w:t>
            </w:r>
          </w:p>
          <w:p w14:paraId="40AD118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3     or/117-122 [COLECTOMY] (128060)</w:t>
            </w:r>
          </w:p>
        </w:tc>
      </w:tr>
      <w:tr w:rsidR="0011700A" w:rsidRPr="00854B68" w14:paraId="49292459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4EC216F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1CB7293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ectomy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4F71D4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4     gastrectomy/ (58876)</w:t>
            </w:r>
          </w:p>
          <w:p w14:paraId="572C4A79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5     gastrectom*.tw,kw. (59494)</w:t>
            </w:r>
          </w:p>
          <w:p w14:paraId="5931D79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6     ((gastric or gastro* or stomach*) adj3 resect*).tw,kw. (22692)</w:t>
            </w:r>
          </w:p>
          <w:p w14:paraId="6828178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7     (pyloromyotom* or pyloro-myotom*).tw,kf. (1546)</w:t>
            </w:r>
          </w:p>
          <w:p w14:paraId="651AF91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8     Fredet-Ramstedt.tw,kw. (49)</w:t>
            </w:r>
          </w:p>
          <w:p w14:paraId="56D3EFC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29     (GPOEM? or G-POEM?).tw,kw. (74)</w:t>
            </w:r>
          </w:p>
          <w:p w14:paraId="1BA1A29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0     (POEM? adj3 (procedure? or operation?)).tw,kw. (409)</w:t>
            </w:r>
          </w:p>
          <w:p w14:paraId="22E869A2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1     or/124-130 [GASTRECTOMY] (95977)</w:t>
            </w:r>
          </w:p>
        </w:tc>
      </w:tr>
      <w:tr w:rsidR="0011700A" w:rsidRPr="00854B68" w14:paraId="0D6A40F7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A644286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358E08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Cost Economics (all procedures of interest)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3A975D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2     94 or 100 or 104 or 112 or 116 or 123 or 131 [ALL PROCEDURES OF INTEREST] (529066)</w:t>
            </w:r>
          </w:p>
          <w:p w14:paraId="171A0C0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3     Economics/ (220159)</w:t>
            </w:r>
          </w:p>
          <w:p w14:paraId="5D4B288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4     Cost/ (89344)</w:t>
            </w:r>
          </w:p>
          <w:p w14:paraId="275DA1C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5     exp hospital cost/ (39293)</w:t>
            </w:r>
          </w:p>
          <w:p w14:paraId="4E14ED2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6     health care cost/ (198914)</w:t>
            </w:r>
          </w:p>
          <w:p w14:paraId="13DA7CB6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7     exp Health Economics/ (687142)</w:t>
            </w:r>
          </w:p>
          <w:p w14:paraId="3FEF048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8     Budget/ (34862)</w:t>
            </w:r>
          </w:p>
          <w:p w14:paraId="4F8E2BB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39     budget*.ti,ab,kw. (56171)</w:t>
            </w:r>
          </w:p>
          <w:p w14:paraId="1C2F5EC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0     (economic* or cost or costs or costly or costing or price or prices or pricing or pharmacoeconomic* or pharmaco-economic* or expenditure or expenditures or expense or expenses or financial or finance or finances or financed).ti,kw. (411272)</w:t>
            </w:r>
          </w:p>
          <w:p w14:paraId="6052B4B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1     (economic* or cost or costs or costly or costing or price or prices or pricing or pharmacoeconomic* or pharmaco-economic* or expenditure or expenditures or expense or expenses or financial or finance or finances or financed).ab. /freq=2 (563806)</w:t>
            </w:r>
          </w:p>
          <w:p w14:paraId="5FEC40A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2     (cost* adj2 (effective* or utilit* or benefit* or minimi* or analy* or outcome or outcomes)).ab,kw. (320692)</w:t>
            </w:r>
          </w:p>
          <w:p w14:paraId="05781A0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3     (value adj2 (money or monetary)).ti,ab,kw. (4672)</w:t>
            </w:r>
          </w:p>
          <w:p w14:paraId="6B8B91E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4     Statistical Model/ (237570)</w:t>
            </w:r>
          </w:p>
          <w:p w14:paraId="646A15F3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lastRenderedPageBreak/>
              <w:t>145     economic model*.ab,kw. (6679)</w:t>
            </w:r>
          </w:p>
          <w:p w14:paraId="54D8F7F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6     Probability/ (131505)</w:t>
            </w:r>
          </w:p>
          <w:p w14:paraId="22AEE0FB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7     markov.ti,ab,kw. (42545)</w:t>
            </w:r>
          </w:p>
          <w:p w14:paraId="29F9D3E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8     monte carlo method/ (59888)</w:t>
            </w:r>
          </w:p>
          <w:p w14:paraId="7042184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49     monte carlo.ti,ab,kw. (83916)</w:t>
            </w:r>
          </w:p>
          <w:p w14:paraId="32AA6F2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0     Decision Theory/ (2495)</w:t>
            </w:r>
          </w:p>
          <w:p w14:paraId="4F77F64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1     Decision Tree/ (20309)</w:t>
            </w:r>
          </w:p>
          <w:p w14:paraId="482FCEF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2     (decision* adj2 (tree* or analy* or model*)).ti,ab,kw. (45974)</w:t>
            </w:r>
          </w:p>
          <w:p w14:paraId="6D23DD61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3     health care utilization/ (98413)</w:t>
            </w:r>
          </w:p>
          <w:p w14:paraId="13F0B18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4     (resource? adj3 ("use" or used or uses or using or utilis* or utiliz*)).tw,kw. (84422)</w:t>
            </w:r>
          </w:p>
          <w:p w14:paraId="13D8238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5     (("length of stay" or LOS) adj3 (cost* or economic* or expens* or financ* or pric*)).tw,kw. (9202)</w:t>
            </w:r>
          </w:p>
          <w:p w14:paraId="65D69E98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6     or/133-155 [COST, ECONOMICS] (2098078)</w:t>
            </w:r>
          </w:p>
          <w:p w14:paraId="758F16C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7     132 and 156 [COST, ECONOMICS - ALL PROCEDURES OF INTEREST] (17101)</w:t>
            </w:r>
          </w:p>
        </w:tc>
      </w:tr>
      <w:tr w:rsidR="0011700A" w:rsidRPr="00854B68" w14:paraId="3D6A5C83" w14:textId="77777777" w:rsidTr="005D5A64">
        <w:trPr>
          <w:trHeight w:val="3569"/>
        </w:trPr>
        <w:tc>
          <w:tcPr>
            <w:tcW w:w="1560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04B07B1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1972E17A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6740C66E" w14:textId="77777777" w:rsidR="0011700A" w:rsidRPr="00854B68" w:rsidRDefault="0011700A" w:rsidP="005D5A64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Final Search (Both Databases)</w:t>
            </w:r>
          </w:p>
        </w:tc>
        <w:tc>
          <w:tcPr>
            <w:tcW w:w="6804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B09643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8     exp animal experimentation/ or exp animal model/ or exp animal experiment/ or nonhuman/ or exp vertebrate/ (42881899)</w:t>
            </w:r>
          </w:p>
          <w:p w14:paraId="7257892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59     exp human/ or exp human experimentation/ or exp human experiment/ (34448092)</w:t>
            </w:r>
          </w:p>
          <w:p w14:paraId="23353C7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0     158 not 159 (8435002)</w:t>
            </w:r>
          </w:p>
          <w:p w14:paraId="4C5E5E8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1     157 not 160 [ANIMAL-ONLY REMOVED] (16863)</w:t>
            </w:r>
          </w:p>
          <w:p w14:paraId="5B5E2A9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2     limit 161 to english (15937)</w:t>
            </w:r>
          </w:p>
          <w:p w14:paraId="4694440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3     limit 162 to yr="2007-current" (11433)</w:t>
            </w:r>
          </w:p>
          <w:p w14:paraId="4103DA8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4     163 use emed [EMBASE RECORDS] (8344)</w:t>
            </w:r>
          </w:p>
          <w:p w14:paraId="4BE42AAA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5     88 or 164 [BOTH DATABASES] (12454)</w:t>
            </w:r>
          </w:p>
          <w:p w14:paraId="0B4594A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6     conference abstract.pt. (2854449)</w:t>
            </w:r>
          </w:p>
          <w:p w14:paraId="076381F0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7     165 not 166 [CONFERENCE ABSTRACTS REMOVED] (9320)</w:t>
            </w:r>
          </w:p>
          <w:p w14:paraId="0F7C966D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lastRenderedPageBreak/>
              <w:t>168     limit 167 to yr="2014-current" (4433)</w:t>
            </w:r>
          </w:p>
          <w:p w14:paraId="39A39CF4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69     remove duplicates from 168 (2960)</w:t>
            </w:r>
          </w:p>
          <w:p w14:paraId="54C90FCF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0     167 not 168 (4887)</w:t>
            </w:r>
          </w:p>
          <w:p w14:paraId="407069D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1     remove duplicates from 170 (3537)</w:t>
            </w:r>
          </w:p>
          <w:p w14:paraId="339A322E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2     169 or 171 [TOTAL UNIQUE RECORDS] (6497)</w:t>
            </w:r>
          </w:p>
          <w:p w14:paraId="3D83E1F5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3     172 use ppez [MEDLINE UNIQUE RECORDS] (3367)</w:t>
            </w:r>
          </w:p>
          <w:p w14:paraId="07804647" w14:textId="77777777" w:rsidR="0011700A" w:rsidRPr="00854B68" w:rsidRDefault="0011700A" w:rsidP="005D5A64">
            <w:pPr>
              <w:pStyle w:val="NoSpacing"/>
              <w:spacing w:before="240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174     172 use emed [EMBASE UNIQUE RECORDS] (3130)</w:t>
            </w:r>
          </w:p>
          <w:p w14:paraId="5F14D633" w14:textId="77777777" w:rsidR="0011700A" w:rsidRPr="00854B68" w:rsidRDefault="0011700A" w:rsidP="005D5A64">
            <w:pPr>
              <w:shd w:val="clear" w:color="auto" w:fill="FFFFFF"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A0905"/>
                <w:sz w:val="18"/>
                <w:szCs w:val="18"/>
                <w:lang w:val="en-CA"/>
              </w:rPr>
            </w:pPr>
          </w:p>
        </w:tc>
      </w:tr>
    </w:tbl>
    <w:p w14:paraId="50358426" w14:textId="579F7EBA" w:rsidR="003A633C" w:rsidRPr="00854B68" w:rsidRDefault="003A633C" w:rsidP="00370FC7">
      <w:pPr>
        <w:spacing w:line="240" w:lineRule="auto"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1442C84C" w14:textId="77777777" w:rsidR="003A633C" w:rsidRPr="00854B68" w:rsidRDefault="003A633C">
      <w:pPr>
        <w:jc w:val="left"/>
        <w:rPr>
          <w:rFonts w:ascii="Times New Roman" w:hAnsi="Times New Roman" w:cs="Times New Roman"/>
          <w:b/>
        </w:rPr>
      </w:pPr>
      <w:r w:rsidRPr="00854B68">
        <w:rPr>
          <w:rFonts w:ascii="Times New Roman" w:hAnsi="Times New Roman" w:cs="Times New Roman"/>
          <w:b/>
        </w:rPr>
        <w:br w:type="page"/>
      </w:r>
    </w:p>
    <w:p w14:paraId="1CCD78BE" w14:textId="1801B328" w:rsidR="003A633C" w:rsidRPr="00854B68" w:rsidRDefault="003A633C" w:rsidP="003A633C">
      <w:pPr>
        <w:spacing w:after="0"/>
        <w:rPr>
          <w:rFonts w:ascii="Times New Roman" w:hAnsi="Times New Roman" w:cs="Times New Roman"/>
        </w:rPr>
      </w:pPr>
      <w:r w:rsidRPr="00854B68">
        <w:rPr>
          <w:rFonts w:ascii="Times New Roman" w:hAnsi="Times New Roman" w:cs="Times New Roman"/>
          <w:b/>
        </w:rPr>
        <w:lastRenderedPageBreak/>
        <w:t>Supplementary Table 2.</w:t>
      </w:r>
      <w:r w:rsidRPr="00854B68">
        <w:rPr>
          <w:rFonts w:ascii="Times New Roman" w:hAnsi="Times New Roman" w:cs="Times New Roman"/>
        </w:rPr>
        <w:t xml:space="preserve"> Search strategy processed through Cochrane databases on January 15</w:t>
      </w:r>
      <w:r w:rsidRPr="00854B68">
        <w:rPr>
          <w:rFonts w:ascii="Times New Roman" w:hAnsi="Times New Roman" w:cs="Times New Roman"/>
          <w:vertAlign w:val="superscript"/>
        </w:rPr>
        <w:t>th</w:t>
      </w:r>
      <w:r w:rsidRPr="00854B68">
        <w:rPr>
          <w:rFonts w:ascii="Times New Roman" w:hAnsi="Times New Roman" w:cs="Times New Roman"/>
        </w:rPr>
        <w:t>, 2018.</w:t>
      </w:r>
    </w:p>
    <w:tbl>
      <w:tblPr>
        <w:tblW w:w="10349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2"/>
        <w:gridCol w:w="1559"/>
        <w:gridCol w:w="7088"/>
      </w:tblGrid>
      <w:tr w:rsidR="00241152" w:rsidRPr="00854B68" w14:paraId="7A9F0A71" w14:textId="77777777" w:rsidTr="000C708D">
        <w:trPr>
          <w:trHeight w:val="385"/>
        </w:trPr>
        <w:tc>
          <w:tcPr>
            <w:tcW w:w="1702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037FD4" w14:textId="6AB92D00" w:rsidR="00241152" w:rsidRPr="00854B68" w:rsidRDefault="00241152" w:rsidP="00241152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Databases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4BBB43" w14:textId="6FC184B3" w:rsidR="00241152" w:rsidRPr="00854B68" w:rsidRDefault="00241152" w:rsidP="00241152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Search Terms</w:t>
            </w:r>
          </w:p>
        </w:tc>
        <w:tc>
          <w:tcPr>
            <w:tcW w:w="7088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65BCB9D" w14:textId="7A9D3BAE" w:rsidR="00241152" w:rsidRPr="00854B68" w:rsidRDefault="00241152" w:rsidP="00241152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Detailed Search Strategy (Results)</w:t>
            </w:r>
          </w:p>
        </w:tc>
      </w:tr>
      <w:tr w:rsidR="000C708D" w:rsidRPr="00854B68" w14:paraId="410D135A" w14:textId="77777777" w:rsidTr="000C708D">
        <w:trPr>
          <w:trHeight w:val="1373"/>
        </w:trPr>
        <w:tc>
          <w:tcPr>
            <w:tcW w:w="1702" w:type="dxa"/>
            <w:vMerge w:val="restart"/>
            <w:tcBorders>
              <w:top w:val="single" w:sz="18" w:space="0" w:color="auto"/>
              <w:left w:val="single" w:sz="4" w:space="0" w:color="auto"/>
              <w:right w:val="single" w:sz="4" w:space="0" w:color="auto"/>
            </w:tcBorders>
          </w:tcPr>
          <w:p w14:paraId="6557027F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5607A26B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Cochrane Database of Systematic Reviews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2005 to September 19, 2018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7DEECC5E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4D2328C2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ACP Journal Club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91 to September 2018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58DF88FF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12977568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Database of Abstracts of Reviews of Effects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st Quarter 2016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577FD74B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5E734125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Cochrane Clinical Answers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September 2018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06970DAC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Cochrane Central Register of Controlled Trials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August 2018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6BF4422B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149B5ECA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Cochrane Methodology Register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3rd Quarter 2012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279025E7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</w:pPr>
          </w:p>
          <w:p w14:paraId="600AE36F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Reviews - Health Technology Assessment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4th Quarter 2016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1CC41555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297328F5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BM Reviews - NHS Economic Evaluation Database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st Quarter 2016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41F718FE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3F86A7E2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Embase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88 to 2018 Week 3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>, </w:t>
            </w:r>
          </w:p>
          <w:p w14:paraId="2BE35A40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</w:p>
          <w:p w14:paraId="4C0A1839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t xml:space="preserve">Ovid MEDLINE(R) and Epub Ahead of Print, In-Process 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/>
              </w:rPr>
              <w:lastRenderedPageBreak/>
              <w:t>&amp; Other Non-Indexed Citations and Daily 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1946 to September 28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CA"/>
              </w:rPr>
              <w:t>th</w:t>
            </w: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  <w:lang w:val="en-CA"/>
              </w:rPr>
              <w:t>, 2018</w:t>
            </w:r>
          </w:p>
          <w:p w14:paraId="3A502DC8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30F91ACA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5F8575A6" w14:textId="77777777" w:rsidR="000C708D" w:rsidRPr="00854B68" w:rsidRDefault="000C708D" w:rsidP="00DE176C">
            <w:pPr>
              <w:spacing w:after="0" w:line="240" w:lineRule="auto"/>
              <w:jc w:val="left"/>
              <w:textAlignment w:val="top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  <w:p w14:paraId="652E4AC7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BF78E48" w14:textId="351B48B0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>Hysterectomy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EB2DA32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Hysterectomy] </w:t>
            </w:r>
            <w:r w:rsidRPr="00854B68">
              <w:rPr>
                <w:rFonts w:ascii="Times New Roman" w:hAnsi="Times New Roman" w:cs="Times New Roman"/>
              </w:rPr>
              <w:tab/>
              <w:t>1860</w:t>
            </w:r>
          </w:p>
          <w:p w14:paraId="6E698F65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</w:t>
            </w:r>
            <w:r w:rsidRPr="00854B68">
              <w:rPr>
                <w:rFonts w:ascii="Times New Roman" w:hAnsi="Times New Roman" w:cs="Times New Roman"/>
              </w:rPr>
              <w:tab/>
              <w:t xml:space="preserve">(hysterectom* or hysterotom*):ti,ab,kw </w:t>
            </w:r>
            <w:r w:rsidRPr="00854B68">
              <w:rPr>
                <w:rFonts w:ascii="Times New Roman" w:hAnsi="Times New Roman" w:cs="Times New Roman"/>
              </w:rPr>
              <w:tab/>
              <w:t>4234</w:t>
            </w:r>
          </w:p>
          <w:p w14:paraId="62AF10B9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</w:t>
            </w:r>
            <w:r w:rsidRPr="00854B68">
              <w:rPr>
                <w:rFonts w:ascii="Times New Roman" w:hAnsi="Times New Roman" w:cs="Times New Roman"/>
              </w:rPr>
              <w:tab/>
              <w:t xml:space="preserve">(colpohysterectom* or colpo-hysterectom* or hysterocolpectom* or hystero-colpectom* or panhysterectom* or pan-hysterectom*):ti,ab,kw </w:t>
            </w:r>
            <w:r w:rsidRPr="00854B68">
              <w:rPr>
                <w:rFonts w:ascii="Times New Roman" w:hAnsi="Times New Roman" w:cs="Times New Roman"/>
              </w:rPr>
              <w:tab/>
              <w:t>4</w:t>
            </w:r>
          </w:p>
          <w:p w14:paraId="71216CEF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4</w:t>
            </w:r>
            <w:r w:rsidRPr="00854B68">
              <w:rPr>
                <w:rFonts w:ascii="Times New Roman" w:hAnsi="Times New Roman" w:cs="Times New Roman"/>
              </w:rPr>
              <w:tab/>
              <w:t xml:space="preserve">((supervaginal or super-vaginal* or uterus or uteri) near/3 (amputat* or excis* or extirpat*)):ti,ab,kw </w:t>
            </w:r>
            <w:r w:rsidRPr="00854B68">
              <w:rPr>
                <w:rFonts w:ascii="Times New Roman" w:hAnsi="Times New Roman" w:cs="Times New Roman"/>
              </w:rPr>
              <w:tab/>
              <w:t>10</w:t>
            </w:r>
          </w:p>
          <w:p w14:paraId="2A5D03F6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5</w:t>
            </w:r>
            <w:r w:rsidRPr="00854B68">
              <w:rPr>
                <w:rFonts w:ascii="Times New Roman" w:hAnsi="Times New Roman" w:cs="Times New Roman"/>
              </w:rPr>
              <w:tab/>
              <w:t xml:space="preserve">(trachelectom* or cervicectom*):ti,ab,kw </w:t>
            </w:r>
            <w:r w:rsidRPr="00854B68">
              <w:rPr>
                <w:rFonts w:ascii="Times New Roman" w:hAnsi="Times New Roman" w:cs="Times New Roman"/>
              </w:rPr>
              <w:tab/>
              <w:t>11</w:t>
            </w:r>
          </w:p>
          <w:p w14:paraId="231A3FC4" w14:textId="4B1A5222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6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Qm91c3F1ZXQtRGlvbjwvQXV0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 </w:instrText>
            </w:r>
            <w:r w:rsidR="00340005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Qm91c3F1ZXQtRGlvbjwvQXV0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40005">
              <w:rPr>
                <w:rFonts w:ascii="Times New Roman" w:hAnsi="Times New Roman" w:cs="Times New Roman"/>
              </w:rPr>
            </w:r>
            <w:r w:rsidR="00340005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0" w:tooltip="Bousquet-Dion, 2018 #1" w:history="1">
              <w:r w:rsidR="00E00D64">
                <w:rPr>
                  <w:rFonts w:ascii="Times New Roman" w:hAnsi="Times New Roman" w:cs="Times New Roman"/>
                  <w:noProof/>
                </w:rPr>
                <w:t>130-#5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4246</w:t>
            </w:r>
          </w:p>
        </w:tc>
      </w:tr>
      <w:tr w:rsidR="000C708D" w:rsidRPr="00854B68" w14:paraId="5B350968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6671A73D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129C8D8" w14:textId="65D7DDD4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Hepatectomy 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6B72F98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7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Hepatectomy] </w:t>
            </w:r>
            <w:r w:rsidRPr="00854B68">
              <w:rPr>
                <w:rFonts w:ascii="Times New Roman" w:hAnsi="Times New Roman" w:cs="Times New Roman"/>
              </w:rPr>
              <w:tab/>
              <w:t>724</w:t>
            </w:r>
          </w:p>
          <w:p w14:paraId="6CA9C956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8</w:t>
            </w:r>
            <w:r w:rsidRPr="00854B68">
              <w:rPr>
                <w:rFonts w:ascii="Times New Roman" w:hAnsi="Times New Roman" w:cs="Times New Roman"/>
              </w:rPr>
              <w:tab/>
              <w:t xml:space="preserve">((hepat* or liver?) near/3 resect*):ti,ab,kw </w:t>
            </w:r>
            <w:r w:rsidRPr="00854B68">
              <w:rPr>
                <w:rFonts w:ascii="Times New Roman" w:hAnsi="Times New Roman" w:cs="Times New Roman"/>
              </w:rPr>
              <w:tab/>
              <w:t>588</w:t>
            </w:r>
          </w:p>
          <w:p w14:paraId="489DD078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9</w:t>
            </w:r>
            <w:r w:rsidRPr="00854B68">
              <w:rPr>
                <w:rFonts w:ascii="Times New Roman" w:hAnsi="Times New Roman" w:cs="Times New Roman"/>
              </w:rPr>
              <w:tab/>
              <w:t xml:space="preserve">hepatectom*:ti,ab,kw </w:t>
            </w:r>
            <w:r w:rsidRPr="00854B68">
              <w:rPr>
                <w:rFonts w:ascii="Times New Roman" w:hAnsi="Times New Roman" w:cs="Times New Roman"/>
              </w:rPr>
              <w:tab/>
              <w:t>1017</w:t>
            </w:r>
          </w:p>
          <w:p w14:paraId="6953588B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0</w:t>
            </w:r>
            <w:r w:rsidRPr="00854B68">
              <w:rPr>
                <w:rFonts w:ascii="Times New Roman" w:hAnsi="Times New Roman" w:cs="Times New Roman"/>
              </w:rPr>
              <w:tab/>
              <w:t xml:space="preserve">(hemihepatectom* or hemi-hepatectom*):ti,ab,kw </w:t>
            </w:r>
            <w:r w:rsidRPr="00854B68">
              <w:rPr>
                <w:rFonts w:ascii="Times New Roman" w:hAnsi="Times New Roman" w:cs="Times New Roman"/>
              </w:rPr>
              <w:tab/>
              <w:t>37</w:t>
            </w:r>
          </w:p>
          <w:p w14:paraId="3D78BB3E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1</w:t>
            </w:r>
            <w:r w:rsidRPr="00854B68">
              <w:rPr>
                <w:rFonts w:ascii="Times New Roman" w:hAnsi="Times New Roman" w:cs="Times New Roman"/>
              </w:rPr>
              <w:tab/>
              <w:t xml:space="preserve">((hepat* or liver?) near/3 lobectom*):ti,ab,kw </w:t>
            </w:r>
            <w:r w:rsidRPr="00854B68">
              <w:rPr>
                <w:rFonts w:ascii="Times New Roman" w:hAnsi="Times New Roman" w:cs="Times New Roman"/>
              </w:rPr>
              <w:tab/>
              <w:t>5</w:t>
            </w:r>
          </w:p>
          <w:p w14:paraId="2B0ADFB6" w14:textId="4F3CD970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2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TW9yZ2FuPC9BdXRob3I+PFll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 </w:instrText>
            </w:r>
            <w:r w:rsidR="00340005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TW9yZ2FuPC9BdXRob3I+PFll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40005">
              <w:rPr>
                <w:rFonts w:ascii="Times New Roman" w:hAnsi="Times New Roman" w:cs="Times New Roman"/>
              </w:rPr>
            </w:r>
            <w:r w:rsidR="00340005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1" w:tooltip="Morgan, 2017 #7" w:history="1">
              <w:r w:rsidR="00E00D64">
                <w:rPr>
                  <w:rFonts w:ascii="Times New Roman" w:hAnsi="Times New Roman" w:cs="Times New Roman"/>
                  <w:noProof/>
                </w:rPr>
                <w:t>131-#11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1296</w:t>
            </w:r>
          </w:p>
        </w:tc>
      </w:tr>
      <w:tr w:rsidR="000C708D" w:rsidRPr="00854B68" w14:paraId="5EA0DEBD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F64F1AA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E97C76C" w14:textId="23FFB9BC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Gastrectomy 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9C8D4E3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3</w:t>
            </w:r>
            <w:r w:rsidRPr="00854B68">
              <w:rPr>
                <w:rFonts w:ascii="Times New Roman" w:hAnsi="Times New Roman" w:cs="Times New Roman"/>
              </w:rPr>
              <w:tab/>
              <w:t xml:space="preserve">(sleeve near/1 gastrectom*):ti,ab,kw </w:t>
            </w:r>
            <w:r w:rsidRPr="00854B68">
              <w:rPr>
                <w:rFonts w:ascii="Times New Roman" w:hAnsi="Times New Roman" w:cs="Times New Roman"/>
              </w:rPr>
              <w:tab/>
              <w:t>447</w:t>
            </w:r>
          </w:p>
          <w:p w14:paraId="089BE71A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4</w:t>
            </w:r>
            <w:r w:rsidRPr="00854B68">
              <w:rPr>
                <w:rFonts w:ascii="Times New Roman" w:hAnsi="Times New Roman" w:cs="Times New Roman"/>
              </w:rPr>
              <w:tab/>
              <w:t xml:space="preserve">LSG:ti,ab,kw </w:t>
            </w:r>
            <w:r w:rsidRPr="00854B68">
              <w:rPr>
                <w:rFonts w:ascii="Times New Roman" w:hAnsi="Times New Roman" w:cs="Times New Roman"/>
              </w:rPr>
              <w:tab/>
              <w:t>181</w:t>
            </w:r>
          </w:p>
          <w:p w14:paraId="0FCA4AB6" w14:textId="35E03B48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5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/>
            </w:r>
            <w:r w:rsidR="00340005">
              <w:rPr>
                <w:rFonts w:ascii="Times New Roman" w:hAnsi="Times New Roman" w:cs="Times New Roman"/>
              </w:rPr>
              <w:instrText xml:space="preserve"> ADDIN EN.CITE &lt;EndNote&gt;&lt;Cite ExcludeYear="1"&gt;&lt;Author&gt;Starker&lt;/Author&gt;&lt;Year&gt;2017&lt;/Year&gt;&lt;RecNum&gt;13&lt;/RecNum&gt;&lt;Suffix&gt;-`#14&lt;/Suffix&gt;&lt;DisplayText&gt;[132-#14]&lt;/DisplayText&gt;&lt;record&gt;&lt;rec-number&gt;13&lt;/rec-number&gt;&lt;foreign-keys&gt;&lt;key app="EN" db-id="dd2dttx2e2p9rsete24vwds75pd2p0dpsd9w" timestamp="1516109966"&gt;13&lt;/key&gt;&lt;/foreign-keys&gt;&lt;ref-type name="Journal Article"&gt;17&lt;/ref-type&gt;&lt;contributors&gt;&lt;authors&gt;&lt;author&gt;Starker, P. M.&lt;/author&gt;&lt;author&gt;Chinn, B.&lt;/author&gt;&lt;/authors&gt;&lt;/contributors&gt;&lt;auth-address&gt;Starker, P M. Overlook Medical Center, Columbia University College of Physicians and Surgeons, New York, NY, USA. pmstarker@att.net Chinn, B. Division of Colon and Rectal Surgery, Overlook Medical Center, Robert Wood Johnson Medical School, New Brunswick, NJ, USA&lt;/auth-address&gt;&lt;titles&gt;&lt;title&gt;Using outcomes data to justify instituting new technology: a single institution&amp;apos;s experience&lt;/title&gt;&lt;secondary-title&gt;Surgical Endoscopy&lt;/secondary-title&gt;&lt;alt-title&gt;Surg Endosc.&lt;/alt-title&gt;&lt;/titles&gt;&lt;periodical&gt;&lt;full-title&gt;Surgical Endoscopy&lt;/full-title&gt;&lt;abbr-1&gt;Surg Endosc.&lt;/abbr-1&gt;&lt;/periodical&gt;&lt;alt-periodical&gt;&lt;full-title&gt;Surgical Endoscopy&lt;/full-title&gt;&lt;abbr-1&gt;Surg Endosc.&lt;/abbr-1&gt;&lt;/alt-periodical&gt;&lt;volume&gt;, 2017 Dec 22&lt;/volume&gt;&lt;reprint-edition&gt;NOT IN FILE&lt;/reprint-edition&gt;&lt;keywords&gt;&lt;keyword&gt;10.1007/s00464-017-6001-3 [doi]&lt;/keyword&gt;&lt;keyword&gt;10.1007/s00464-017-6001-3 [pii]&lt;/keyword&gt;&lt;keyword&gt;MEDLINE search&lt;/keyword&gt;&lt;/keywords&gt;&lt;dates&gt;&lt;year&gt;2017&lt;/year&gt;&lt;/dates&gt;&lt;isbn&gt;0930-2794 (Linking)&lt;/isbn&gt;&lt;urls&gt;&lt;/urls&gt;&lt;/record&gt;&lt;/Cite&gt;&lt;/EndNote&gt;</w:instrText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2" w:tooltip="Starker, 2017 #13" w:history="1">
              <w:r w:rsidR="00E00D64">
                <w:rPr>
                  <w:rFonts w:ascii="Times New Roman" w:hAnsi="Times New Roman" w:cs="Times New Roman"/>
                  <w:noProof/>
                </w:rPr>
                <w:t>132-#14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467</w:t>
            </w:r>
          </w:p>
        </w:tc>
      </w:tr>
      <w:tr w:rsidR="000C708D" w:rsidRPr="00854B68" w14:paraId="6FA19437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5E2A04D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22C805D" w14:textId="70428EAE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neumonectomy 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664769D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6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Pneumonectomy] </w:t>
            </w:r>
            <w:r w:rsidRPr="00854B68">
              <w:rPr>
                <w:rFonts w:ascii="Times New Roman" w:hAnsi="Times New Roman" w:cs="Times New Roman"/>
              </w:rPr>
              <w:tab/>
              <w:t>567</w:t>
            </w:r>
          </w:p>
          <w:p w14:paraId="09C9B3E3" w14:textId="77777777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7</w:t>
            </w:r>
            <w:r w:rsidRPr="00854B68">
              <w:rPr>
                <w:rFonts w:ascii="Times New Roman" w:hAnsi="Times New Roman" w:cs="Times New Roman"/>
              </w:rPr>
              <w:tab/>
              <w:t xml:space="preserve">(pneumonectom* or pneumectom* or pulmonectom* or pneumoresect* or pneumo-resect*):ti,ab,kw </w:t>
            </w:r>
            <w:r w:rsidRPr="00854B68">
              <w:rPr>
                <w:rFonts w:ascii="Times New Roman" w:hAnsi="Times New Roman" w:cs="Times New Roman"/>
              </w:rPr>
              <w:tab/>
              <w:t>703</w:t>
            </w:r>
          </w:p>
          <w:p w14:paraId="1A06C53D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8</w:t>
            </w:r>
            <w:r w:rsidRPr="00854B68">
              <w:rPr>
                <w:rFonts w:ascii="Times New Roman" w:hAnsi="Times New Roman" w:cs="Times New Roman"/>
              </w:rPr>
              <w:tab/>
              <w:t xml:space="preserve">((lung or lungs or pneumo* or pulmonar*) near/3 resect*):ti,ab,kw </w:t>
            </w:r>
            <w:r w:rsidRPr="00854B68">
              <w:rPr>
                <w:rFonts w:ascii="Times New Roman" w:hAnsi="Times New Roman" w:cs="Times New Roman"/>
              </w:rPr>
              <w:tab/>
              <w:t>922</w:t>
            </w:r>
          </w:p>
          <w:p w14:paraId="10C96A5D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19</w:t>
            </w:r>
            <w:r w:rsidRPr="00854B68">
              <w:rPr>
                <w:rFonts w:ascii="Times New Roman" w:hAnsi="Times New Roman" w:cs="Times New Roman"/>
              </w:rPr>
              <w:tab/>
              <w:t xml:space="preserve">((lung? next volume next reduction?) or LVRS):ti,ab,kw </w:t>
            </w:r>
            <w:r w:rsidRPr="00854B68">
              <w:rPr>
                <w:rFonts w:ascii="Times New Roman" w:hAnsi="Times New Roman" w:cs="Times New Roman"/>
              </w:rPr>
              <w:tab/>
              <w:t>82</w:t>
            </w:r>
          </w:p>
          <w:p w14:paraId="242FAA43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lastRenderedPageBreak/>
              <w:t>#20</w:t>
            </w:r>
            <w:r w:rsidRPr="00854B68">
              <w:rPr>
                <w:rFonts w:ascii="Times New Roman" w:hAnsi="Times New Roman" w:cs="Times New Roman"/>
              </w:rPr>
              <w:tab/>
              <w:t xml:space="preserve">lobectom*:ti,ab,kw </w:t>
            </w:r>
            <w:r w:rsidRPr="00854B68">
              <w:rPr>
                <w:rFonts w:ascii="Times New Roman" w:hAnsi="Times New Roman" w:cs="Times New Roman"/>
              </w:rPr>
              <w:tab/>
              <w:t>805</w:t>
            </w:r>
          </w:p>
          <w:p w14:paraId="53A38AC1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1</w:t>
            </w:r>
            <w:r w:rsidRPr="00854B68">
              <w:rPr>
                <w:rFonts w:ascii="Times New Roman" w:hAnsi="Times New Roman" w:cs="Times New Roman"/>
              </w:rPr>
              <w:tab/>
              <w:t xml:space="preserve">((lobe or lobes) near/3 (amputat* or excis* or extirpat* or remov*)):ti,ab,kw </w:t>
            </w:r>
            <w:r w:rsidRPr="00854B68">
              <w:rPr>
                <w:rFonts w:ascii="Times New Roman" w:hAnsi="Times New Roman" w:cs="Times New Roman"/>
              </w:rPr>
              <w:tab/>
              <w:t>14</w:t>
            </w:r>
          </w:p>
          <w:p w14:paraId="30455A2F" w14:textId="017E3CB5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2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/>
            </w:r>
            <w:r w:rsidR="00340005">
              <w:rPr>
                <w:rFonts w:ascii="Times New Roman" w:hAnsi="Times New Roman" w:cs="Times New Roman"/>
              </w:rPr>
              <w:instrText xml:space="preserve"> ADDIN EN.CITE &lt;EndNote&gt;&lt;Cite ExcludeYear="1"&gt;&lt;Author&gt;Lim&lt;/Author&gt;&lt;Year&gt;2017&lt;/Year&gt;&lt;RecNum&gt;16&lt;/RecNum&gt;&lt;Suffix&gt;-`#21&lt;/Suffix&gt;&lt;DisplayText&gt;[133-#21]&lt;/DisplayText&gt;&lt;record&gt;&lt;rec-number&gt;16&lt;/rec-number&gt;&lt;foreign-keys&gt;&lt;key app="EN" db-id="dd2dttx2e2p9rsete24vwds75pd2p0dpsd9w" timestamp="1516109966"&gt;16&lt;/key&gt;&lt;/foreign-keys&gt;&lt;ref-type name="Journal Article"&gt;17&lt;/ref-type&gt;&lt;contributors&gt;&lt;authors&gt;&lt;author&gt;Lim, G.&lt;/author&gt;&lt;author&gt;Melnyk, V.&lt;/author&gt;&lt;author&gt;Facco, F. L.&lt;/author&gt;&lt;author&gt;Waters, J. H.&lt;/author&gt;&lt;author&gt;Smith, K. J.&lt;/author&gt;&lt;/authors&gt;&lt;/contributors&gt;&lt;auth-address&gt;Lim, Grace. From the Department of Anesthesiology (G.L., V.M., J.H.W.) and the Division of Maternal-Fetal Medicine, Department of Obstetrics and Gynecology, Magee-Womens Research Institute and Foundation (F.L.F.), University of Pittsburgh School of Medicine, Pittsburgh, Pennsylvania; and the Department of Medicine and Clinical and Translational Science Institute, University of Pittsburgh, Pittsburgh, Pennsylvania (K.J.S.)&lt;/auth-address&gt;&lt;titles&gt;&lt;title&gt;Cost-effectiveness Analysis of Intraoperative Cell Salvage for Obstetric Hemorrhage&lt;/title&gt;&lt;secondary-title&gt;Anesthesiology&lt;/secondary-title&gt;&lt;/titles&gt;&lt;periodical&gt;&lt;full-title&gt;Anesthesiology&lt;/full-title&gt;&lt;/periodical&gt;&lt;volume&gt;, 2017 Dec 01&lt;/volume&gt;&lt;reprint-edition&gt;NOT IN FILE&lt;/reprint-edition&gt;&lt;keywords&gt;&lt;keyword&gt;10.1097/ALN.0000000000001981 [doi]&lt;/keyword&gt;&lt;keyword&gt;MEDLINE search&lt;/keyword&gt;&lt;/keywords&gt;&lt;dates&gt;&lt;year&gt;2017&lt;/year&gt;&lt;/dates&gt;&lt;isbn&gt;0003-3022 (Linking)&lt;/isbn&gt;&lt;urls&gt;&lt;/urls&gt;&lt;/record&gt;&lt;/Cite&gt;&lt;/EndNote&gt;</w:instrText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3" w:tooltip="Lim, 2017 #16" w:history="1">
              <w:r w:rsidR="00E00D64">
                <w:rPr>
                  <w:rFonts w:ascii="Times New Roman" w:hAnsi="Times New Roman" w:cs="Times New Roman"/>
                  <w:noProof/>
                </w:rPr>
                <w:t>133-#21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1735</w:t>
            </w:r>
          </w:p>
        </w:tc>
      </w:tr>
      <w:tr w:rsidR="000C708D" w:rsidRPr="00854B68" w14:paraId="57F227FE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C7F1361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42173F83" w14:textId="44B9ED0E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ic Bypass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38A2E28B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3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"Gastric Bypass"] </w:t>
            </w:r>
            <w:r w:rsidRPr="00854B68">
              <w:rPr>
                <w:rFonts w:ascii="Times New Roman" w:hAnsi="Times New Roman" w:cs="Times New Roman"/>
              </w:rPr>
              <w:tab/>
              <w:t>493</w:t>
            </w:r>
          </w:p>
          <w:p w14:paraId="5BD9B3CE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4</w:t>
            </w:r>
            <w:r w:rsidRPr="00854B68">
              <w:rPr>
                <w:rFonts w:ascii="Times New Roman" w:hAnsi="Times New Roman" w:cs="Times New Roman"/>
              </w:rPr>
              <w:tab/>
              <w:t xml:space="preserve">((gastric or gastro* or stomach*) near/3 bypass*):ti,ab,kw </w:t>
            </w:r>
            <w:r w:rsidRPr="00854B68">
              <w:rPr>
                <w:rFonts w:ascii="Times New Roman" w:hAnsi="Times New Roman" w:cs="Times New Roman"/>
              </w:rPr>
              <w:tab/>
              <w:t>1131</w:t>
            </w:r>
          </w:p>
          <w:p w14:paraId="49D3C059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5</w:t>
            </w:r>
            <w:r w:rsidRPr="00854B68">
              <w:rPr>
                <w:rFonts w:ascii="Times New Roman" w:hAnsi="Times New Roman" w:cs="Times New Roman"/>
              </w:rPr>
              <w:tab/>
              <w:t xml:space="preserve">(RYGB or RYGBs):ti,ab,kw </w:t>
            </w:r>
            <w:r w:rsidRPr="00854B68">
              <w:rPr>
                <w:rFonts w:ascii="Times New Roman" w:hAnsi="Times New Roman" w:cs="Times New Roman"/>
              </w:rPr>
              <w:tab/>
              <w:t>251</w:t>
            </w:r>
          </w:p>
          <w:p w14:paraId="10EC652D" w14:textId="717C8CEE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6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SWRyZWVzPC9BdXRob3I+PFll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 </w:instrText>
            </w:r>
            <w:r w:rsidR="00340005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SWRyZWVzPC9BdXRob3I+PFll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40005">
              <w:rPr>
                <w:rFonts w:ascii="Times New Roman" w:hAnsi="Times New Roman" w:cs="Times New Roman"/>
              </w:rPr>
            </w:r>
            <w:r w:rsidR="00340005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4" w:tooltip="Idrees, 2017 #23" w:history="1">
              <w:r w:rsidR="00E00D64">
                <w:rPr>
                  <w:rFonts w:ascii="Times New Roman" w:hAnsi="Times New Roman" w:cs="Times New Roman"/>
                  <w:noProof/>
                </w:rPr>
                <w:t>134-#25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1135</w:t>
            </w:r>
          </w:p>
        </w:tc>
      </w:tr>
      <w:tr w:rsidR="000C708D" w:rsidRPr="00854B68" w14:paraId="775CE322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25F00A38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4C4C06B" w14:textId="69DE204F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Colectomy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A0C7082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7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Colectomy] </w:t>
            </w:r>
            <w:r w:rsidRPr="00854B68">
              <w:rPr>
                <w:rFonts w:ascii="Times New Roman" w:hAnsi="Times New Roman" w:cs="Times New Roman"/>
              </w:rPr>
              <w:tab/>
              <w:t>828</w:t>
            </w:r>
          </w:p>
          <w:p w14:paraId="4A45189F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8</w:t>
            </w:r>
            <w:r w:rsidRPr="00854B68">
              <w:rPr>
                <w:rFonts w:ascii="Times New Roman" w:hAnsi="Times New Roman" w:cs="Times New Roman"/>
              </w:rPr>
              <w:tab/>
              <w:t xml:space="preserve">(colectom* or hemicolectom* or hemi-colectom*):ti,ab,kw </w:t>
            </w:r>
            <w:r w:rsidRPr="00854B68">
              <w:rPr>
                <w:rFonts w:ascii="Times New Roman" w:hAnsi="Times New Roman" w:cs="Times New Roman"/>
              </w:rPr>
              <w:tab/>
              <w:t>1203</w:t>
            </w:r>
          </w:p>
          <w:p w14:paraId="57CE6D18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29</w:t>
            </w:r>
            <w:r w:rsidRPr="00854B68">
              <w:rPr>
                <w:rFonts w:ascii="Times New Roman" w:hAnsi="Times New Roman" w:cs="Times New Roman"/>
              </w:rPr>
              <w:tab/>
              <w:t xml:space="preserve">((bowel? or colon? or colorect* or colo-rect* or intestin* or rectal* or rectum?) near/3 resect*):ti,ab,kw </w:t>
            </w:r>
            <w:r w:rsidRPr="00854B68">
              <w:rPr>
                <w:rFonts w:ascii="Times New Roman" w:hAnsi="Times New Roman" w:cs="Times New Roman"/>
              </w:rPr>
              <w:tab/>
              <w:t>1758</w:t>
            </w:r>
          </w:p>
          <w:p w14:paraId="253C09B0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0</w:t>
            </w:r>
            <w:r w:rsidRPr="00854B68">
              <w:rPr>
                <w:rFonts w:ascii="Times New Roman" w:hAnsi="Times New Roman" w:cs="Times New Roman"/>
              </w:rPr>
              <w:tab/>
              <w:t xml:space="preserve">((lbowel? or colon? or colorect* or colo-rect* or intestin* or rectal* or rectum?) near/3 (amputat* or excis* or extirpat* or remov*)):ti,ab,kw </w:t>
            </w:r>
            <w:r w:rsidRPr="00854B68">
              <w:rPr>
                <w:rFonts w:ascii="Times New Roman" w:hAnsi="Times New Roman" w:cs="Times New Roman"/>
              </w:rPr>
              <w:tab/>
              <w:t>274</w:t>
            </w:r>
          </w:p>
          <w:p w14:paraId="0B4C61DC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1</w:t>
            </w:r>
            <w:r w:rsidRPr="00854B68">
              <w:rPr>
                <w:rFonts w:ascii="Times New Roman" w:hAnsi="Times New Roman" w:cs="Times New Roman"/>
              </w:rPr>
              <w:tab/>
              <w:t xml:space="preserve">(proctocolectom* or procto-colectom*):ti,ab,kw </w:t>
            </w:r>
            <w:r w:rsidRPr="00854B68">
              <w:rPr>
                <w:rFonts w:ascii="Times New Roman" w:hAnsi="Times New Roman" w:cs="Times New Roman"/>
              </w:rPr>
              <w:tab/>
              <w:t>236</w:t>
            </w:r>
          </w:p>
          <w:p w14:paraId="0C52DBE3" w14:textId="77777777" w:rsidR="000C708D" w:rsidRPr="00854B68" w:rsidRDefault="000C708D" w:rsidP="000C708D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2</w:t>
            </w:r>
            <w:r w:rsidRPr="00854B68">
              <w:rPr>
                <w:rFonts w:ascii="Times New Roman" w:hAnsi="Times New Roman" w:cs="Times New Roman"/>
              </w:rPr>
              <w:tab/>
              <w:t xml:space="preserve">((ileal or ileoanal or ileo-anal) next (pouch* or reservoir?) near/3 anastomos*):ti,ab,kw </w:t>
            </w:r>
            <w:r w:rsidRPr="00854B68">
              <w:rPr>
                <w:rFonts w:ascii="Times New Roman" w:hAnsi="Times New Roman" w:cs="Times New Roman"/>
              </w:rPr>
              <w:tab/>
              <w:t>80</w:t>
            </w:r>
          </w:p>
          <w:p w14:paraId="0B167395" w14:textId="1B8E8D91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3</w:t>
            </w:r>
            <w:r w:rsidRPr="00854B68">
              <w:rPr>
                <w:rFonts w:ascii="Times New Roman" w:hAnsi="Times New Roman" w:cs="Times New Roman"/>
              </w:rPr>
              <w:tab/>
            </w:r>
            <w:r w:rsidRPr="00854B68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U29sYWluaTwvQXV0aG9yPjxZ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 </w:instrText>
            </w:r>
            <w:r w:rsidR="00340005">
              <w:rPr>
                <w:rFonts w:ascii="Times New Roman" w:hAnsi="Times New Roman" w:cs="Times New Roman"/>
              </w:rPr>
              <w:fldChar w:fldCharType="begin">
                <w:fldData xml:space="preserve">PEVuZE5vdGU+PENpdGUgRXhjbHVkZVllYXI9IjEiPjxBdXRob3I+U29sYWluaTwvQXV0aG9yPjxZ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</w:fldData>
              </w:fldChar>
            </w:r>
            <w:r w:rsidR="0034000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40005">
              <w:rPr>
                <w:rFonts w:ascii="Times New Roman" w:hAnsi="Times New Roman" w:cs="Times New Roman"/>
              </w:rPr>
            </w:r>
            <w:r w:rsidR="00340005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</w:r>
            <w:r w:rsidRPr="00854B68">
              <w:rPr>
                <w:rFonts w:ascii="Times New Roman" w:hAnsi="Times New Roman" w:cs="Times New Roman"/>
              </w:rPr>
              <w:fldChar w:fldCharType="separate"/>
            </w:r>
            <w:r w:rsidR="00340005">
              <w:rPr>
                <w:rFonts w:ascii="Times New Roman" w:hAnsi="Times New Roman" w:cs="Times New Roman"/>
                <w:noProof/>
              </w:rPr>
              <w:t>[</w:t>
            </w:r>
            <w:hyperlink w:anchor="_ENREF_135" w:tooltip="Solaini, 2017 #27" w:history="1">
              <w:r w:rsidR="00E00D64">
                <w:rPr>
                  <w:rFonts w:ascii="Times New Roman" w:hAnsi="Times New Roman" w:cs="Times New Roman"/>
                  <w:noProof/>
                </w:rPr>
                <w:t>135-#32</w:t>
              </w:r>
            </w:hyperlink>
            <w:r w:rsidR="00340005">
              <w:rPr>
                <w:rFonts w:ascii="Times New Roman" w:hAnsi="Times New Roman" w:cs="Times New Roman"/>
                <w:noProof/>
              </w:rPr>
              <w:t>]</w:t>
            </w:r>
            <w:r w:rsidRPr="00854B68">
              <w:rPr>
                <w:rFonts w:ascii="Times New Roman" w:hAnsi="Times New Roman" w:cs="Times New Roman"/>
              </w:rPr>
              <w:fldChar w:fldCharType="end"/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Pr="00854B68">
              <w:rPr>
                <w:rFonts w:ascii="Times New Roman" w:hAnsi="Times New Roman" w:cs="Times New Roman"/>
              </w:rPr>
              <w:tab/>
              <w:t>3105</w:t>
            </w:r>
          </w:p>
        </w:tc>
      </w:tr>
      <w:tr w:rsidR="000C708D" w:rsidRPr="00854B68" w14:paraId="177F4BAF" w14:textId="77777777" w:rsidTr="000C708D">
        <w:trPr>
          <w:trHeight w:val="1373"/>
        </w:trPr>
        <w:tc>
          <w:tcPr>
            <w:tcW w:w="1702" w:type="dxa"/>
            <w:vMerge/>
            <w:tcBorders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69F056EF" w14:textId="77777777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11E3B70" w14:textId="7A084661" w:rsidR="000C708D" w:rsidRPr="00854B68" w:rsidRDefault="000C708D" w:rsidP="00DE176C">
            <w:pPr>
              <w:spacing w:after="0" w:line="280" w:lineRule="exact"/>
              <w:jc w:val="lef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54B68">
              <w:rPr>
                <w:rFonts w:ascii="Times New Roman" w:eastAsia="Times New Roman" w:hAnsi="Times New Roman" w:cs="Times New Roman"/>
                <w:sz w:val="18"/>
                <w:szCs w:val="18"/>
              </w:rPr>
              <w:t>Gastrectomy</w:t>
            </w:r>
          </w:p>
        </w:tc>
        <w:tc>
          <w:tcPr>
            <w:tcW w:w="708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02546B88" w14:textId="77777777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4</w:t>
            </w:r>
            <w:r w:rsidRPr="00854B68">
              <w:rPr>
                <w:rFonts w:ascii="Times New Roman" w:hAnsi="Times New Roman" w:cs="Times New Roman"/>
              </w:rPr>
              <w:tab/>
              <w:t xml:space="preserve">[mh Gastrectomy] </w:t>
            </w:r>
            <w:r w:rsidRPr="00854B68">
              <w:rPr>
                <w:rFonts w:ascii="Times New Roman" w:hAnsi="Times New Roman" w:cs="Times New Roman"/>
              </w:rPr>
              <w:tab/>
              <w:t>999</w:t>
            </w:r>
          </w:p>
          <w:p w14:paraId="7BAE015E" w14:textId="77777777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5</w:t>
            </w:r>
            <w:r w:rsidRPr="00854B68">
              <w:rPr>
                <w:rFonts w:ascii="Times New Roman" w:hAnsi="Times New Roman" w:cs="Times New Roman"/>
              </w:rPr>
              <w:tab/>
              <w:t xml:space="preserve">gastrectom*:ti,ab,kw </w:t>
            </w:r>
            <w:r w:rsidRPr="00854B68">
              <w:rPr>
                <w:rFonts w:ascii="Times New Roman" w:hAnsi="Times New Roman" w:cs="Times New Roman"/>
              </w:rPr>
              <w:tab/>
              <w:t>2186</w:t>
            </w:r>
          </w:p>
          <w:p w14:paraId="5D775F7F" w14:textId="77777777" w:rsidR="000C708D" w:rsidRPr="00854B68" w:rsidRDefault="000C708D" w:rsidP="00DE176C">
            <w:pPr>
              <w:pStyle w:val="NoSpacing"/>
              <w:spacing w:line="480" w:lineRule="auto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</w:rPr>
              <w:t>#36</w:t>
            </w:r>
            <w:r w:rsidRPr="00854B68">
              <w:rPr>
                <w:rFonts w:ascii="Times New Roman" w:hAnsi="Times New Roman" w:cs="Times New Roman"/>
              </w:rPr>
              <w:tab/>
              <w:t xml:space="preserve">((gastric or gastro* or stomach*) near/3 resect*):ti,ab,kw </w:t>
            </w:r>
            <w:r w:rsidRPr="00854B68">
              <w:rPr>
                <w:rFonts w:ascii="Times New Roman" w:hAnsi="Times New Roman" w:cs="Times New Roman"/>
              </w:rPr>
              <w:tab/>
              <w:t>872</w:t>
            </w:r>
          </w:p>
          <w:p w14:paraId="47976EB7" w14:textId="77777777" w:rsidR="000C708D" w:rsidRPr="00854B68" w:rsidRDefault="000C708D" w:rsidP="00DE176C">
            <w:pPr>
              <w:shd w:val="clear" w:color="auto" w:fill="FFFFFF"/>
              <w:spacing w:after="0" w:line="480" w:lineRule="auto"/>
              <w:jc w:val="left"/>
              <w:rPr>
                <w:rFonts w:ascii="Times New Roman" w:eastAsia="Times New Roman" w:hAnsi="Times New Roman" w:cs="Times New Roman"/>
                <w:color w:val="0A0905"/>
                <w:sz w:val="18"/>
                <w:szCs w:val="18"/>
                <w:lang w:val="en-CA"/>
              </w:rPr>
            </w:pPr>
            <w:r w:rsidRPr="00854B68">
              <w:rPr>
                <w:rFonts w:ascii="Times New Roman" w:hAnsi="Times New Roman" w:cs="Times New Roman"/>
              </w:rPr>
              <w:t>#37</w:t>
            </w:r>
            <w:r w:rsidRPr="00854B68">
              <w:rPr>
                <w:rFonts w:ascii="Times New Roman" w:hAnsi="Times New Roman" w:cs="Times New Roman"/>
              </w:rPr>
              <w:tab/>
              <w:t>(pyloromyotom* or pyloro-myotom*):ti,a</w:t>
            </w:r>
          </w:p>
        </w:tc>
      </w:tr>
    </w:tbl>
    <w:p w14:paraId="547996EA" w14:textId="0118362E" w:rsidR="003A633C" w:rsidRPr="00854B68" w:rsidRDefault="003A633C" w:rsidP="00370FC7">
      <w:pPr>
        <w:spacing w:line="240" w:lineRule="auto"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42AF5BE2" w14:textId="77777777" w:rsidR="00D678AB" w:rsidRDefault="00D678AB" w:rsidP="003A633C">
      <w:pPr>
        <w:spacing w:after="0"/>
        <w:jc w:val="left"/>
        <w:rPr>
          <w:rFonts w:ascii="Times New Roman" w:hAnsi="Times New Roman" w:cs="Times New Roman"/>
          <w:b/>
          <w:noProof/>
          <w:sz w:val="24"/>
          <w:szCs w:val="24"/>
        </w:rPr>
        <w:sectPr w:rsidR="00D678AB" w:rsidSect="00290350">
          <w:foot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5DC1F95" w14:textId="5148A70D" w:rsidR="00EA58D5" w:rsidRPr="00854B68" w:rsidRDefault="00EA58D5" w:rsidP="00296FA0">
      <w:pPr>
        <w:spacing w:after="0"/>
        <w:ind w:left="-851"/>
        <w:jc w:val="left"/>
        <w:rPr>
          <w:rFonts w:ascii="Times New Roman" w:hAnsi="Times New Roman" w:cs="Times New Roman"/>
          <w:b/>
          <w:noProof/>
          <w:sz w:val="24"/>
          <w:szCs w:val="24"/>
        </w:rPr>
      </w:pPr>
      <w:r w:rsidRPr="00854B68">
        <w:rPr>
          <w:rFonts w:ascii="Times New Roman" w:hAnsi="Times New Roman" w:cs="Times New Roman"/>
          <w:b/>
          <w:sz w:val="24"/>
          <w:szCs w:val="24"/>
        </w:rPr>
        <w:lastRenderedPageBreak/>
        <w:t>Appendix 2</w:t>
      </w:r>
    </w:p>
    <w:p w14:paraId="78B47B9B" w14:textId="7EEC0BC2" w:rsidR="00EA58D5" w:rsidRPr="00854B68" w:rsidRDefault="00EA58D5" w:rsidP="00296FA0">
      <w:pPr>
        <w:spacing w:after="0"/>
        <w:ind w:left="-851"/>
        <w:rPr>
          <w:rFonts w:ascii="Times New Roman" w:hAnsi="Times New Roman" w:cs="Times New Roman"/>
        </w:rPr>
      </w:pPr>
    </w:p>
    <w:tbl>
      <w:tblPr>
        <w:tblW w:w="5800" w:type="pct"/>
        <w:tblInd w:w="-1139" w:type="dxa"/>
        <w:tblLayout w:type="fixed"/>
        <w:tblLook w:val="04A0" w:firstRow="1" w:lastRow="0" w:firstColumn="1" w:lastColumn="0" w:noHBand="0" w:noVBand="1"/>
      </w:tblPr>
      <w:tblGrid>
        <w:gridCol w:w="1277"/>
        <w:gridCol w:w="1557"/>
        <w:gridCol w:w="1278"/>
        <w:gridCol w:w="2267"/>
        <w:gridCol w:w="1236"/>
        <w:gridCol w:w="1236"/>
        <w:gridCol w:w="1236"/>
        <w:gridCol w:w="1236"/>
        <w:gridCol w:w="1236"/>
        <w:gridCol w:w="1236"/>
        <w:gridCol w:w="1239"/>
      </w:tblGrid>
      <w:tr w:rsidR="009D6B2D" w:rsidRPr="00854B68" w14:paraId="1FD9C95A" w14:textId="77777777" w:rsidTr="00296FA0">
        <w:trPr>
          <w:trHeight w:val="450"/>
          <w:tblHeader/>
        </w:trPr>
        <w:tc>
          <w:tcPr>
            <w:tcW w:w="5000" w:type="pct"/>
            <w:gridSpan w:val="11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A6AD77D" w14:textId="5EEBE8E3" w:rsidR="009D6B2D" w:rsidRPr="00854B68" w:rsidRDefault="009D6B2D" w:rsidP="00296F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hAnsi="Times New Roman" w:cs="Times New Roman"/>
                <w:b/>
              </w:rPr>
              <w:t>Supplementary Table 3.</w:t>
            </w:r>
            <w:r w:rsidRPr="00854B68">
              <w:rPr>
                <w:rFonts w:ascii="Times New Roman" w:hAnsi="Times New Roman" w:cs="Times New Roman"/>
              </w:rPr>
              <w:t xml:space="preserve"> Lobectomy Studies with Costs Converted to 2018 USD</w:t>
            </w:r>
          </w:p>
        </w:tc>
      </w:tr>
      <w:tr w:rsidR="00AE6AA2" w:rsidRPr="00854B68" w14:paraId="3F9C676E" w14:textId="77777777" w:rsidTr="00296FA0">
        <w:trPr>
          <w:trHeight w:val="450"/>
          <w:tblHeader/>
        </w:trPr>
        <w:tc>
          <w:tcPr>
            <w:tcW w:w="4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EF6D967" w14:textId="77777777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332CFB91" w14:textId="77777777" w:rsidR="0041489E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  <w:p w14:paraId="66168CC3" w14:textId="3888A8FF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(Data Source)</w:t>
            </w:r>
          </w:p>
        </w:tc>
        <w:tc>
          <w:tcPr>
            <w:tcW w:w="4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EFF1412" w14:textId="69686C7B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75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77E464F9" w14:textId="47D61555" w:rsidR="0041489E" w:rsidRPr="00854B68" w:rsidRDefault="0041489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AB1AD3D" w14:textId="1E59D8F1" w:rsidR="0041489E" w:rsidRPr="00854B68" w:rsidRDefault="0041489E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D4FC790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8A7C751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796266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64BE4D5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41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89687A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41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1E0294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tr w:rsidR="0041489E" w:rsidRPr="00854B68" w14:paraId="0EEAF0F2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9D9D9"/>
            <w:vAlign w:val="center"/>
          </w:tcPr>
          <w:p w14:paraId="6E38AA52" w14:textId="100292FB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Americas</w:t>
            </w:r>
          </w:p>
        </w:tc>
      </w:tr>
      <w:tr w:rsidR="0016173D" w:rsidRPr="00854B68" w14:paraId="43A125E8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A2FC8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een et al., 2014</w:t>
            </w:r>
          </w:p>
        </w:tc>
        <w:tc>
          <w:tcPr>
            <w:tcW w:w="518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44E4F4D6" w14:textId="0EBC768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7EA83" w14:textId="5962F885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15F4F0" w14:textId="4E4A183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 or Segment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CA225" w14:textId="59A8DC3D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53756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6.2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8CC89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24.1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B8BFF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724.1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68283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714.4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9C35D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67.3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8B693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202.35</w:t>
            </w:r>
          </w:p>
        </w:tc>
      </w:tr>
      <w:tr w:rsidR="0039096E" w:rsidRPr="00854B68" w14:paraId="606572CD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37FC8A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0C83E1A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00A02" w14:textId="4005285E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F3AAE9" w14:textId="328C6A3B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CBA54" w14:textId="6B6280CA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50CEB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.5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D7C7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64.7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DE7E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964.8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68BF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144.9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4771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157.45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9B0E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238.84</w:t>
            </w:r>
          </w:p>
        </w:tc>
      </w:tr>
      <w:tr w:rsidR="0039096E" w:rsidRPr="00854B68" w14:paraId="3C5A214C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F2023B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C79932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C7085" w14:textId="2D035459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1C0C72" w14:textId="7117FEA2" w:rsidR="0041489E" w:rsidRPr="00854B68" w:rsidRDefault="003C54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5650D" w14:textId="6AF08B4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2692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.8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9F22A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73.8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BF0AD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58.7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CF84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022.6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CECE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113.30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8DCC5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265.88</w:t>
            </w:r>
          </w:p>
        </w:tc>
      </w:tr>
      <w:tr w:rsidR="0039096E" w:rsidRPr="00854B68" w14:paraId="5760EF64" w14:textId="77777777" w:rsidTr="00296FA0">
        <w:trPr>
          <w:trHeight w:val="227"/>
        </w:trPr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C4623" w14:textId="77777777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edbery et al., 2014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266278" w14:textId="77777777" w:rsidR="008B4FC8" w:rsidRDefault="008B4FC8" w:rsidP="00296F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8"/>
                <w:lang w:val="en-CA"/>
              </w:rPr>
            </w:pPr>
          </w:p>
          <w:p w14:paraId="637496EE" w14:textId="6F1BC938" w:rsidR="0041489E" w:rsidRPr="00296FA0" w:rsidRDefault="008B4FC8" w:rsidP="00296FA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8"/>
                <w:lang w:val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B8B47" w14:textId="20EA6F00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3E88BD" w14:textId="62348F86" w:rsidR="0041489E" w:rsidRPr="00854B68" w:rsidRDefault="005157F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</w:t>
            </w:r>
            <w:r w:rsidR="003C548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ADF1D" w14:textId="34162963" w:rsidR="0041489E" w:rsidRPr="00854B68" w:rsidRDefault="0041489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E177B" w14:textId="77777777" w:rsidR="0041489E" w:rsidRPr="00854B68" w:rsidRDefault="0041489E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1.6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7892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37.7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54AE1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60.2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65C9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499.0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A4E2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50.79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493A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,847.30</w:t>
            </w:r>
          </w:p>
        </w:tc>
      </w:tr>
      <w:tr w:rsidR="0039096E" w:rsidRPr="00854B68" w14:paraId="7D94F27B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CB010" w14:textId="77777777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aul et al., 2014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5BA1190" w14:textId="180361AE" w:rsidR="0041489E" w:rsidRPr="00854B68" w:rsidRDefault="005157F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etrospective </w:t>
            </w:r>
            <w:r w:rsidR="003C548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B1C66" w14:textId="0ACF1735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3CE039" w14:textId="530119F1" w:rsidR="0041489E" w:rsidRPr="00854B68" w:rsidRDefault="003C5488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D2C93" w14:textId="6710A954" w:rsidR="0041489E" w:rsidRPr="00854B68" w:rsidRDefault="0041489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49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3F419" w14:textId="77777777" w:rsidR="0041489E" w:rsidRPr="00854B68" w:rsidRDefault="0041489E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81DC0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A313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E8BA8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077DB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305D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992.94</w:t>
            </w:r>
          </w:p>
        </w:tc>
      </w:tr>
      <w:tr w:rsidR="0039096E" w:rsidRPr="00854B68" w14:paraId="1C04DFF3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275AE8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A6D7AD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76ACC" w14:textId="2E2B28A5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E33A78" w14:textId="0E5406ED" w:rsidR="0041489E" w:rsidRPr="00854B68" w:rsidRDefault="003C54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8D8E4" w14:textId="0B72A2FB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7,59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994A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68C6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4B05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EF06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9424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FC992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,259.07</w:t>
            </w:r>
          </w:p>
        </w:tc>
      </w:tr>
      <w:tr w:rsidR="0016173D" w:rsidRPr="00854B68" w14:paraId="398FFD6B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03510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wanson et al., 2014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97A8D2F" w14:textId="4475C92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etrospective cohort 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05ABD" w14:textId="5CB1061A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D01780" w14:textId="2DC24C26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 lung resection (lobectomy)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5D9C8" w14:textId="7346EBC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9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0A554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3288F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7D3C3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3BA35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B38FA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B1B9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,904.05</w:t>
            </w:r>
          </w:p>
        </w:tc>
      </w:tr>
      <w:tr w:rsidR="0039096E" w:rsidRPr="00854B68" w14:paraId="3C8F3477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F9CB69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36964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D574F" w14:textId="25A62456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RATS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25A488" w14:textId="4CCC9F14" w:rsidR="0041489E" w:rsidRPr="00854B68" w:rsidRDefault="003909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ATS</w:t>
            </w:r>
            <w:r w:rsidR="005157F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ung resection (lobectomy)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B3536" w14:textId="042233B0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9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52558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68650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B650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0BA8D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1A5B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F25F0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8,009.25</w:t>
            </w:r>
          </w:p>
        </w:tc>
      </w:tr>
      <w:tr w:rsidR="0016173D" w:rsidRPr="00854B68" w14:paraId="338CEDF7" w14:textId="77777777" w:rsidTr="00296FA0">
        <w:trPr>
          <w:trHeight w:val="227"/>
        </w:trPr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C8F9F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hullar et al., 2016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2B04E9" w14:textId="75B380C9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etrospective cohort 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EB12A" w14:textId="0E43E8A4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04FFAA" w14:textId="55AF572B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 lobectomy, bilobectomy or segment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F4909" w14:textId="5225CBB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6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1C19F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.9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DEB6C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93.6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D4F0C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23.3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E5DC6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82.6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0234F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374.68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7783F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,389.25</w:t>
            </w:r>
          </w:p>
        </w:tc>
      </w:tr>
      <w:tr w:rsidR="0016173D" w:rsidRPr="00854B68" w14:paraId="18301853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1F7D8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Rodgers-Fischl et al., 2017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9706EFF" w14:textId="095799D4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DEE83" w14:textId="6C685421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1B9993" w14:textId="00B518B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3F7A5" w14:textId="4DD0E630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06FE5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1A73E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9C386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EC8E5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DAB2B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7061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476.40</w:t>
            </w:r>
          </w:p>
        </w:tc>
      </w:tr>
      <w:tr w:rsidR="0039096E" w:rsidRPr="00854B68" w14:paraId="0AC7B374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21EEE3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8DB0C9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63FED" w14:textId="5E40A335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BBF82F" w14:textId="2814BC5B" w:rsidR="0041489E" w:rsidRPr="00854B68" w:rsidRDefault="003909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F292F" w14:textId="57DF89F2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BD1DB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E9A0B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88FE2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49C8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CA0D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24616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375.89</w:t>
            </w:r>
          </w:p>
        </w:tc>
      </w:tr>
      <w:tr w:rsidR="0041489E" w:rsidRPr="00854B68" w14:paraId="61AC4DD7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9D9D9"/>
            <w:vAlign w:val="center"/>
          </w:tcPr>
          <w:p w14:paraId="2A3C2D8D" w14:textId="072CF2CD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16173D" w:rsidRPr="00854B68" w14:paraId="23F719E4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32638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ho et al., 2011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F1A2234" w14:textId="3E82990C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E0884" w14:textId="0B2D2CBE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44B0CC" w14:textId="33363668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95F15" w14:textId="4C540B5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18C23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9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9D696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9.3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9F0FD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99.4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EF21A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26.4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A145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06.1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99507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206.02</w:t>
            </w:r>
          </w:p>
        </w:tc>
      </w:tr>
      <w:tr w:rsidR="0039096E" w:rsidRPr="00854B68" w14:paraId="5BB2389F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A90C54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AA1A8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ADDD0" w14:textId="7BFDF5B8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DCA945" w14:textId="70146802" w:rsidR="0041489E" w:rsidRPr="00854B68" w:rsidRDefault="003909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C5298" w14:textId="193F5CED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98FDA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2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0509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2.1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1C6F8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97.8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ADE7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81.1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4D11E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41.1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768F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73.52</w:t>
            </w:r>
          </w:p>
        </w:tc>
      </w:tr>
      <w:tr w:rsidR="0039096E" w:rsidRPr="00854B68" w14:paraId="131F42CB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31FC0" w14:textId="77777777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Tantraworasin et al., 2014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E343433" w14:textId="035702A6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Non-</w:t>
            </w:r>
            <w:r w:rsidR="003C5488"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blinded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RC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5E97B" w14:textId="70C21AF7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68F1FC" w14:textId="7A27C65A" w:rsidR="0041489E" w:rsidRPr="00854B68" w:rsidRDefault="003C5488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ulmonary l</w:t>
            </w:r>
            <w:r w:rsidR="0039096E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bectomy using staples onl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B00A1" w14:textId="6256863E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3FE5F" w14:textId="77777777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27334" w14:textId="77777777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A72ED" w14:textId="77777777" w:rsidR="0041489E" w:rsidRPr="00854B68" w:rsidRDefault="0041489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7AA30" w14:textId="77777777" w:rsidR="0041489E" w:rsidRPr="00854B68" w:rsidRDefault="0041489E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49.3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8E73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A81B8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362.43</w:t>
            </w:r>
          </w:p>
        </w:tc>
      </w:tr>
      <w:tr w:rsidR="0039096E" w:rsidRPr="00854B68" w14:paraId="29E083EC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521C25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FCCFB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E8C56" w14:textId="41D1F8F1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E5EEC1" w14:textId="6A77B6A8" w:rsidR="0041489E" w:rsidRPr="00854B68" w:rsidRDefault="003C54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ulmonary lobectomy</w:t>
            </w:r>
            <w:r w:rsidR="0039096E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using sutures onl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A915D" w14:textId="511814E1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7799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1A4A1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55C1F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C14D5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367.3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82E15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CBB7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799.04</w:t>
            </w:r>
          </w:p>
        </w:tc>
      </w:tr>
      <w:tr w:rsidR="0039096E" w:rsidRPr="00854B68" w14:paraId="02939F3C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1B759" w14:textId="77777777" w:rsidR="0041489E" w:rsidRPr="00854B68" w:rsidRDefault="0041489E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Yang et al., 2015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7419000" w14:textId="0A2E5A94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39729" w14:textId="61917974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CE7D57" w14:textId="45DE1401" w:rsidR="0041489E" w:rsidRPr="00854B68" w:rsidRDefault="0039096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D VATS</w:t>
            </w:r>
            <w:r w:rsidR="00086E7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B0B30" w14:textId="470534FC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8FDB1" w14:textId="77777777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6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92D31" w14:textId="77777777" w:rsidR="0041489E" w:rsidRPr="00854B68" w:rsidRDefault="0041489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26.0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78BFD" w14:textId="77777777" w:rsidR="0041489E" w:rsidRPr="00854B68" w:rsidRDefault="0041489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54.6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244EC" w14:textId="77777777" w:rsidR="0041489E" w:rsidRPr="00854B68" w:rsidRDefault="0041489E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240.5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AEDAC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608.58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CB474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109.18</w:t>
            </w:r>
          </w:p>
        </w:tc>
      </w:tr>
      <w:tr w:rsidR="0039096E" w:rsidRPr="00854B68" w14:paraId="71DE0F30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507325" w14:textId="77777777" w:rsidR="0041489E" w:rsidRPr="00854B68" w:rsidRDefault="0041489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FD4D19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E550B" w14:textId="24ED3D92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80E481" w14:textId="5DA16690" w:rsidR="0041489E" w:rsidRPr="00854B68" w:rsidRDefault="003909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D VATS</w:t>
            </w:r>
            <w:r w:rsidR="00086E7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1687B" w14:textId="65AB4B9E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1F639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.0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FC3C0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38.8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5447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633.2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0470C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437.8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26B93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72.19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5ECE7" w14:textId="77777777" w:rsidR="0041489E" w:rsidRPr="00854B68" w:rsidRDefault="00414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213.94</w:t>
            </w:r>
          </w:p>
        </w:tc>
      </w:tr>
      <w:tr w:rsidR="00086E7C" w:rsidRPr="00854B68" w14:paraId="22143916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9AA42" w14:textId="77777777" w:rsidR="00086E7C" w:rsidRPr="00854B68" w:rsidRDefault="00086E7C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Wang et al., 2016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029176F" w14:textId="6BAF71C3" w:rsidR="00086E7C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</w:t>
            </w:r>
            <w:r w:rsidR="00086E7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58FB2" w14:textId="00838244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ED57BF" w14:textId="2F480221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6AB42" w14:textId="26CB2F96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,16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4C5BD" w14:textId="77777777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6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2B76E" w14:textId="77777777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1.0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3D3A6" w14:textId="77777777" w:rsidR="00086E7C" w:rsidRPr="00854B68" w:rsidRDefault="00086E7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51.9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B553B" w14:textId="77777777" w:rsidR="00086E7C" w:rsidRPr="00854B68" w:rsidRDefault="00086E7C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277.2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18EAD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42.95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B5F4E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921.37</w:t>
            </w:r>
          </w:p>
        </w:tc>
      </w:tr>
      <w:tr w:rsidR="00086E7C" w:rsidRPr="00854B68" w14:paraId="3C81B31C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DEBD4E" w14:textId="77777777" w:rsidR="00086E7C" w:rsidRPr="00854B68" w:rsidRDefault="00086E7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F6064C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16202" w14:textId="5374E806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B9665A" w14:textId="788677E3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9A631" w14:textId="3B4C1473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20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979DF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.7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53235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2.0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3FF10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13.7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CBA30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40.8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FB82D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17.18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9702F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925.95</w:t>
            </w:r>
          </w:p>
        </w:tc>
      </w:tr>
      <w:tr w:rsidR="00086E7C" w:rsidRPr="00854B68" w14:paraId="47F1EC8A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9D9D9"/>
            <w:vAlign w:val="center"/>
          </w:tcPr>
          <w:p w14:paraId="56C1128F" w14:textId="59B23FBE" w:rsidR="00086E7C" w:rsidRPr="00854B68" w:rsidRDefault="00086E7C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EMEA</w:t>
            </w:r>
          </w:p>
        </w:tc>
      </w:tr>
      <w:tr w:rsidR="0016173D" w:rsidRPr="00854B68" w14:paraId="10210B41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C35E3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Ramos et al., 2012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F17844A" w14:textId="264434AA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C1172" w14:textId="7B831708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440F6B" w14:textId="33B62E34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LT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5FCEF" w14:textId="4DB6AE28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53157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2D29C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35.4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69C30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2BE65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53.7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F042F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83.6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02A3C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111.31</w:t>
            </w:r>
          </w:p>
        </w:tc>
      </w:tr>
      <w:tr w:rsidR="00086E7C" w:rsidRPr="00854B68" w14:paraId="3D67FC77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B983B8" w14:textId="77777777" w:rsidR="00086E7C" w:rsidRPr="00854B68" w:rsidRDefault="00086E7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199D42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F1226" w14:textId="743B0AC8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AC2EE" w14:textId="562A2A49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otally Endoscopic Approach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7E94A" w14:textId="7210625F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D792C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E7D28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83.0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17C9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152F6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113.8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87225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81.1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FD9EC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123.56</w:t>
            </w:r>
          </w:p>
        </w:tc>
      </w:tr>
      <w:tr w:rsidR="00086E7C" w:rsidRPr="00854B68" w14:paraId="3586387F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D30E1" w14:textId="77777777" w:rsidR="00086E7C" w:rsidRPr="00854B68" w:rsidRDefault="00086E7C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ugustin et al., 2013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837ABFB" w14:textId="21A53307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</w:t>
            </w:r>
            <w:r w:rsidR="003C7CD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d </w:t>
            </w:r>
            <w:r w:rsidR="003C7CDC"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bservational cohort study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904CE" w14:textId="41B3CE94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DAEA5F" w14:textId="59A36224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</w:t>
            </w:r>
            <w:r w:rsidR="003C7CD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ung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9F6E0" w14:textId="41351E5F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0D761" w14:textId="77777777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8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367AD" w14:textId="77777777" w:rsidR="00086E7C" w:rsidRPr="00854B68" w:rsidRDefault="00086E7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D1D9C" w14:textId="77777777" w:rsidR="00086E7C" w:rsidRPr="00854B68" w:rsidRDefault="00086E7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93.9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5A145" w14:textId="77777777" w:rsidR="00086E7C" w:rsidRPr="00854B68" w:rsidRDefault="00086E7C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08.1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8A55E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CBDB1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086E7C" w:rsidRPr="00854B68" w14:paraId="356918CE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322A16" w14:textId="77777777" w:rsidR="00086E7C" w:rsidRPr="00854B68" w:rsidRDefault="00086E7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717C51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598EA" w14:textId="02609D21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35DBC8" w14:textId="31929A03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nterior and posterior approach</w:t>
            </w:r>
            <w:r w:rsidR="003C7CD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RATS lung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 w:rsidR="003C7CD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lobectomy 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7F37E" w14:textId="425DF968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5023D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8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3B35A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471B0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08.9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A5FA7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77.0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46708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15DD2" w14:textId="77777777" w:rsidR="00086E7C" w:rsidRPr="00854B68" w:rsidRDefault="00086E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16173D" w:rsidRPr="00854B68" w14:paraId="75817E07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976AC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iwkowski et al., 2013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3702F94" w14:textId="6BF8EDA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A642C" w14:textId="613FC40F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1AA19E" w14:textId="3DBFA1F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ntero-lateral thoraco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1D4F7" w14:textId="6F3D48B1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3A733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.8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23476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5.4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34811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75.4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08CAA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70.5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14373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54.0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8FFC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23.39</w:t>
            </w:r>
          </w:p>
        </w:tc>
      </w:tr>
      <w:tr w:rsidR="0016173D" w:rsidRPr="00854B68" w14:paraId="1ED913AF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CCB753" w14:textId="77777777" w:rsidR="0016173D" w:rsidRPr="00854B68" w:rsidRDefault="0016173D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F72F3E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1AA77" w14:textId="45A089A8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8F87D7" w14:textId="3988D16C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583BA" w14:textId="21B6F2DB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8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B5102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6.7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F9CC8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5.40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E8372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23.3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55745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046.7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1EE5E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17.8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29989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000.09</w:t>
            </w:r>
          </w:p>
        </w:tc>
      </w:tr>
      <w:tr w:rsidR="0016173D" w:rsidRPr="00854B68" w14:paraId="7AA60F0C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4DE3E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lpay et al., 2014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E098FBF" w14:textId="47C2BD38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EB6CE" w14:textId="02DC071D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2E49C0" w14:textId="14E1F02D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7E535" w14:textId="575AF322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1236E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9127F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.4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75C64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77.9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04264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758.77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FDCE8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3.88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A7D4F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89.05</w:t>
            </w:r>
          </w:p>
        </w:tc>
      </w:tr>
      <w:tr w:rsidR="0016173D" w:rsidRPr="00854B68" w14:paraId="6596E12C" w14:textId="77777777" w:rsidTr="00296FA0">
        <w:trPr>
          <w:trHeight w:val="7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9C26E9" w14:textId="77777777" w:rsidR="0016173D" w:rsidRPr="00854B68" w:rsidRDefault="0016173D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DA8021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D93AF" w14:textId="5FDC634E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23837B" w14:textId="4877C4CB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76EA7" w14:textId="25D038E6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CBA7C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AFB44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.4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63FD7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27.61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BD04F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33.5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318D3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2.41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C4459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63.74</w:t>
            </w:r>
          </w:p>
        </w:tc>
      </w:tr>
      <w:tr w:rsidR="0016173D" w:rsidRPr="00854B68" w14:paraId="1D786B61" w14:textId="77777777" w:rsidTr="00296FA0">
        <w:trPr>
          <w:trHeight w:val="227"/>
        </w:trPr>
        <w:tc>
          <w:tcPr>
            <w:tcW w:w="425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942D4" w14:textId="77777777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afé et al., 2017</w:t>
            </w:r>
          </w:p>
        </w:tc>
        <w:tc>
          <w:tcPr>
            <w:tcW w:w="518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07B67BC" w14:textId="4F78A313" w:rsidR="0016173D" w:rsidRPr="00854B68" w:rsidRDefault="0016173D" w:rsidP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(VATS) and retrospective (open) cohorts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5A3CB" w14:textId="6D722ED4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11D17F" w14:textId="53ED9A99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thoracic surger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98859" w14:textId="2D77DACE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0A3DB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.5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B0D7C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08.0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10A84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48.19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D33D6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57.56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A4FF7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62.40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A8B8E" w14:textId="77777777" w:rsidR="0016173D" w:rsidRPr="00854B68" w:rsidRDefault="0016173D" w:rsidP="003144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778.63</w:t>
            </w:r>
          </w:p>
        </w:tc>
      </w:tr>
      <w:tr w:rsidR="0016173D" w:rsidRPr="00854B68" w14:paraId="351A6632" w14:textId="77777777" w:rsidTr="00296FA0">
        <w:trPr>
          <w:trHeight w:val="227"/>
        </w:trPr>
        <w:tc>
          <w:tcPr>
            <w:tcW w:w="425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BC22D5" w14:textId="77777777" w:rsidR="0016173D" w:rsidRPr="00854B68" w:rsidRDefault="0016173D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18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07F824" w14:textId="5A8F7096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120DD" w14:textId="3ACDDAB5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horacoscopic</w:t>
            </w: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CF8C72" w14:textId="2A2CECE1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TS lung lobectomy</w:t>
            </w:r>
          </w:p>
        </w:tc>
        <w:tc>
          <w:tcPr>
            <w:tcW w:w="4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6B62B" w14:textId="489EEBF9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78170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.54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D7C28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08.05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0D588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225.33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CBBCB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39.72</w:t>
            </w:r>
          </w:p>
        </w:tc>
        <w:tc>
          <w:tcPr>
            <w:tcW w:w="41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D181D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30.5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2E150" w14:textId="77777777" w:rsidR="0016173D" w:rsidRPr="00854B68" w:rsidRDefault="001617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764.34</w:t>
            </w:r>
          </w:p>
        </w:tc>
      </w:tr>
    </w:tbl>
    <w:p w14:paraId="4573B59C" w14:textId="51813E2B" w:rsidR="003A633C" w:rsidRPr="00296FA0" w:rsidRDefault="0041489E" w:rsidP="00296FA0">
      <w:pPr>
        <w:spacing w:after="0"/>
        <w:ind w:left="-993" w:firstLine="284"/>
        <w:rPr>
          <w:rFonts w:ascii="Times New Roman" w:hAnsi="Times New Roman" w:cs="Times New Roman"/>
        </w:rPr>
      </w:pPr>
      <w:r w:rsidRPr="0041489E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 xml:space="preserve">: </w:t>
      </w:r>
      <w:r w:rsidR="00086E7C">
        <w:rPr>
          <w:rFonts w:ascii="Times New Roman" w:hAnsi="Times New Roman" w:cs="Times New Roman"/>
        </w:rPr>
        <w:t xml:space="preserve">PLT = Classical Post-Lateral </w:t>
      </w:r>
      <w:r w:rsidR="005165A0">
        <w:rPr>
          <w:rFonts w:ascii="Times New Roman" w:hAnsi="Times New Roman" w:cs="Times New Roman"/>
        </w:rPr>
        <w:t>Lobectomy; RATS</w:t>
      </w:r>
      <w:r>
        <w:rPr>
          <w:rFonts w:ascii="Times New Roman" w:hAnsi="Times New Roman" w:cs="Times New Roman"/>
        </w:rPr>
        <w:t xml:space="preserve"> = Robotic Assisted Thoracic Surgery;</w:t>
      </w:r>
      <w:r w:rsidRPr="0041489E">
        <w:rPr>
          <w:rFonts w:ascii="Times New Roman" w:hAnsi="Times New Roman" w:cs="Times New Roman"/>
        </w:rPr>
        <w:t xml:space="preserve"> VATS =</w:t>
      </w:r>
      <w:r w:rsidRPr="003927B1">
        <w:rPr>
          <w:rFonts w:ascii="Times New Roman" w:hAnsi="Times New Roman" w:cs="Times New Roman"/>
        </w:rPr>
        <w:t xml:space="preserve"> V</w:t>
      </w:r>
      <w:r>
        <w:rPr>
          <w:rFonts w:ascii="Times New Roman" w:hAnsi="Times New Roman" w:cs="Times New Roman"/>
        </w:rPr>
        <w:t>ideo-Assisted Thoracic Surgery</w:t>
      </w:r>
    </w:p>
    <w:p w14:paraId="358CEBF2" w14:textId="115DBB33" w:rsidR="00210F00" w:rsidRPr="00854B68" w:rsidRDefault="00210F00">
      <w:pPr>
        <w:spacing w:after="0"/>
        <w:rPr>
          <w:rFonts w:ascii="Times New Roman" w:hAnsi="Times New Roman" w:cs="Times New Roman"/>
        </w:rPr>
      </w:pPr>
    </w:p>
    <w:tbl>
      <w:tblPr>
        <w:tblW w:w="5802" w:type="pct"/>
        <w:tblInd w:w="-1139" w:type="dxa"/>
        <w:tblLayout w:type="fixed"/>
        <w:tblLook w:val="04A0" w:firstRow="1" w:lastRow="0" w:firstColumn="1" w:lastColumn="0" w:noHBand="0" w:noVBand="1"/>
      </w:tblPr>
      <w:tblGrid>
        <w:gridCol w:w="992"/>
        <w:gridCol w:w="1844"/>
        <w:gridCol w:w="1278"/>
        <w:gridCol w:w="3122"/>
        <w:gridCol w:w="1113"/>
        <w:gridCol w:w="1116"/>
        <w:gridCol w:w="1116"/>
        <w:gridCol w:w="1113"/>
        <w:gridCol w:w="1116"/>
        <w:gridCol w:w="1116"/>
        <w:gridCol w:w="1113"/>
      </w:tblGrid>
      <w:tr w:rsidR="00210F00" w:rsidRPr="00854B68" w14:paraId="75062535" w14:textId="77777777" w:rsidTr="00296FA0">
        <w:trPr>
          <w:trHeight w:val="300"/>
          <w:tblHeader/>
        </w:trPr>
        <w:tc>
          <w:tcPr>
            <w:tcW w:w="5000" w:type="pct"/>
            <w:gridSpan w:val="11"/>
            <w:tcBorders>
              <w:bottom w:val="single" w:sz="4" w:space="0" w:color="auto"/>
            </w:tcBorders>
            <w:shd w:val="clear" w:color="auto" w:fill="auto"/>
          </w:tcPr>
          <w:p w14:paraId="53621681" w14:textId="0B4E524B" w:rsidR="00210F00" w:rsidRPr="00296FA0" w:rsidRDefault="00210F00" w:rsidP="00296FA0">
            <w:pPr>
              <w:spacing w:after="0"/>
              <w:ind w:left="1033" w:hanging="709"/>
              <w:rPr>
                <w:rFonts w:ascii="Times New Roman" w:hAnsi="Times New Roman" w:cs="Times New Roman"/>
              </w:rPr>
            </w:pPr>
            <w:r w:rsidRPr="00854B68">
              <w:rPr>
                <w:rFonts w:ascii="Times New Roman" w:hAnsi="Times New Roman" w:cs="Times New Roman"/>
                <w:b/>
              </w:rPr>
              <w:t>Supplementary Table 4.</w:t>
            </w:r>
            <w:r w:rsidRPr="00854B68">
              <w:rPr>
                <w:rFonts w:ascii="Times New Roman" w:hAnsi="Times New Roman" w:cs="Times New Roman"/>
              </w:rPr>
              <w:t xml:space="preserve"> Hysterectomy Studies with Costs Converted to 2018 USD</w:t>
            </w:r>
          </w:p>
        </w:tc>
      </w:tr>
      <w:tr w:rsidR="00B11D74" w:rsidRPr="00854B68" w14:paraId="294C38C4" w14:textId="77777777" w:rsidTr="007326C5">
        <w:trPr>
          <w:trHeight w:val="450"/>
          <w:tblHeader/>
        </w:trPr>
        <w:tc>
          <w:tcPr>
            <w:tcW w:w="3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0CB2694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bookmarkStart w:id="0" w:name="_Hlk523122834"/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6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3C93EC89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</w:tc>
        <w:tc>
          <w:tcPr>
            <w:tcW w:w="4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1E6057C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10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406D24FD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3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630C791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864CE5C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E4D5A3E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88BC68E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54CFABF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53C3DF7" w14:textId="77777777" w:rsidR="00210F00" w:rsidRPr="00854B68" w:rsidRDefault="00210F00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321F8A2" w14:textId="77777777" w:rsidR="00210F00" w:rsidRPr="00854B68" w:rsidRDefault="00210F00" w:rsidP="002160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tr w:rsidR="00210F00" w:rsidRPr="00854B68" w14:paraId="37DD26BD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6C2A8FD7" w14:textId="77777777" w:rsidR="00210F00" w:rsidRPr="00854B68" w:rsidRDefault="00210F0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mericas</w:t>
            </w:r>
          </w:p>
        </w:tc>
      </w:tr>
      <w:bookmarkEnd w:id="0"/>
      <w:tr w:rsidR="00CD5243" w:rsidRPr="00854B68" w14:paraId="4F8584E5" w14:textId="77777777" w:rsidTr="007326C5">
        <w:trPr>
          <w:trHeight w:val="60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3EF6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Jonsdottir et al., 2011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FA46551" w14:textId="4AA3F8B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F838F" w14:textId="1AF366A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F6C218" w14:textId="668AC5A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0CE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8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22F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F67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1414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274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180.8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96E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D146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650.49</w:t>
            </w:r>
          </w:p>
        </w:tc>
      </w:tr>
      <w:tr w:rsidR="00CD5243" w:rsidRPr="00854B68" w14:paraId="1EA91713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8233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A7C405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CFC09" w14:textId="06B60FD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1DA22F" w14:textId="74CE568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ginal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3D8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6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F9C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2E8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CDC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590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65.0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3B6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7C2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659.00</w:t>
            </w:r>
          </w:p>
        </w:tc>
      </w:tr>
      <w:tr w:rsidR="00CD5243" w:rsidRPr="00854B68" w14:paraId="3E1CA287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6F5D7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2720CF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7A9E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EEFFA1" w14:textId="2ADBAE8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 and vaginal laparoscopic hysterectomi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19A2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4B69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EB86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5C5B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F36C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09.5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551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C1EF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247.20</w:t>
            </w:r>
          </w:p>
        </w:tc>
      </w:tr>
      <w:tr w:rsidR="00CD5243" w:rsidRPr="00854B68" w14:paraId="16DD7483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3E2BE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6E7AB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6F4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ACB52A" w14:textId="48C421C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 and vaginal robotic hysterectomi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EF96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3BD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63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F16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B45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165.9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EC41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558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716.04</w:t>
            </w:r>
          </w:p>
        </w:tc>
      </w:tr>
      <w:tr w:rsidR="00CD5243" w:rsidRPr="00854B68" w14:paraId="7B9BD728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B7A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cribner et al., 2012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11E50C7" w14:textId="0F8A17D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DC6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83E42E" w14:textId="27509ED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tandard 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572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5B4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.9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0C46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27.0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AA1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601.6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0995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640.0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67FD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27.0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2EC3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89.73</w:t>
            </w:r>
          </w:p>
        </w:tc>
      </w:tr>
      <w:tr w:rsidR="00CD5243" w:rsidRPr="00854B68" w14:paraId="79DD2870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9A250D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8C1F9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4C2B7" w14:textId="1926DC4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CEBEAC" w14:textId="5AEB80B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Laparoscopic 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59E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6FD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.4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E28B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88.0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DCD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14.7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278F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826.4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7EC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74.4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665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661.52</w:t>
            </w:r>
          </w:p>
        </w:tc>
      </w:tr>
      <w:tr w:rsidR="00CD5243" w:rsidRPr="00854B68" w14:paraId="537B65D2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55A4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enkat et al., 2012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F445C56" w14:textId="3FC1814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7183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891965" w14:textId="17B6C78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tandard 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03E0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8D3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04B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63.7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055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0601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422.9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425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54.7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D1CE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881.47</w:t>
            </w:r>
          </w:p>
        </w:tc>
      </w:tr>
      <w:tr w:rsidR="00CD5243" w:rsidRPr="00854B68" w14:paraId="4DC3EAD4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FE0C45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298A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1D572" w14:textId="14A8B40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264BFC" w14:textId="5A122D7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Laparoscopic 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DC6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AF92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4B9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928.0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606B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D178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967.0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BE5C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77.6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B51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,010.46</w:t>
            </w:r>
          </w:p>
        </w:tc>
      </w:tr>
      <w:tr w:rsidR="00CD5243" w:rsidRPr="00854B68" w14:paraId="4C32339D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566A6F07" w14:textId="6D7B220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MEA</w:t>
            </w:r>
          </w:p>
        </w:tc>
      </w:tr>
      <w:tr w:rsidR="00CD5243" w:rsidRPr="00854B68" w14:paraId="303F9A60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2E03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Tapper et al., 2014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CEECD38" w14:textId="270F88B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ystematic Review and Cost Analysis (Two RCTs)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11B3D" w14:textId="19FD0EA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23BC72" w14:textId="2AE0678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gin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ECAE6" w14:textId="5A70381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ACE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4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ED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C36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65.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F1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77.6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50D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21.4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1B7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84.09</w:t>
            </w:r>
          </w:p>
        </w:tc>
      </w:tr>
      <w:tr w:rsidR="00CD5243" w:rsidRPr="00854B68" w14:paraId="06FAAD0E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120F66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05BBD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56A36" w14:textId="1C28EB2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77294B" w14:textId="68D1E4A6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ysterectomy without dissection</w:t>
            </w:r>
          </w:p>
          <w:p w14:paraId="30630250" w14:textId="5777FFA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f 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86F43" w14:textId="5C0113D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1286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86AD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859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30.6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F878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09.3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0219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72.9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4562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367.34</w:t>
            </w:r>
          </w:p>
        </w:tc>
      </w:tr>
      <w:tr w:rsidR="00CD5243" w:rsidRPr="00854B68" w14:paraId="3E36D43A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CDA81C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0881D2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71296" w14:textId="573D97F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3E9B22" w14:textId="5175B133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ysterectomy with dissection of</w:t>
            </w:r>
          </w:p>
          <w:p w14:paraId="34446137" w14:textId="07D2145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0EB39" w14:textId="615C7D6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1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C9E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.1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203C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8DE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089.3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EB89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74.2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B299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509.8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7E91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70.36</w:t>
            </w:r>
          </w:p>
        </w:tc>
      </w:tr>
      <w:tr w:rsidR="00CD5243" w:rsidRPr="00854B68" w14:paraId="3E207A3A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7894F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3273D8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827D8" w14:textId="70FB822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AB104B" w14:textId="7BBDA899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hysterectomy without</w:t>
            </w:r>
          </w:p>
          <w:p w14:paraId="77141364" w14:textId="109CFEE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dissection of 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D47F5" w14:textId="3E5251A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E6E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8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4DE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48A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83.4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425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89.0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CC07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03.9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F7C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79.21</w:t>
            </w:r>
          </w:p>
        </w:tc>
      </w:tr>
      <w:tr w:rsidR="00CD5243" w:rsidRPr="00854B68" w14:paraId="798C8B06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FDDE4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08530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465FC" w14:textId="35F9F4E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9A7F26" w14:textId="2270900D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hysterectomy with</w:t>
            </w:r>
          </w:p>
          <w:p w14:paraId="169DCB43" w14:textId="250CA80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dissection of 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976DA" w14:textId="5838D05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137E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9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96C6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1B2E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65.6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9BDF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93.4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A338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49.5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6B6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29.30</w:t>
            </w:r>
          </w:p>
        </w:tc>
      </w:tr>
      <w:tr w:rsidR="00CD5243" w:rsidRPr="00854B68" w14:paraId="6FE7DF91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BE6A55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6DC73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1F55A" w14:textId="5134735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5F0990" w14:textId="1C297BA3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 without dissection</w:t>
            </w:r>
          </w:p>
          <w:p w14:paraId="0C1A233E" w14:textId="0EFE9FE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f 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E598F" w14:textId="3E8B968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E90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B97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F6EC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78.1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89B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378.9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2A9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75.7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628C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39.74</w:t>
            </w:r>
          </w:p>
        </w:tc>
      </w:tr>
      <w:tr w:rsidR="00CD5243" w:rsidRPr="00854B68" w14:paraId="06C93C6F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78A62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8CCAB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9FB8F" w14:textId="6438D5D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C47041" w14:textId="7371B7FB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 with dissection of</w:t>
            </w:r>
          </w:p>
          <w:p w14:paraId="1FEC693C" w14:textId="07134A7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ymph nodes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45FF0" w14:textId="61C6BA7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13C7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2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ACA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6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3CF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586.3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3F8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787.1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08F8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49.5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FD2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023.02</w:t>
            </w:r>
          </w:p>
        </w:tc>
      </w:tr>
      <w:tr w:rsidR="00CD5243" w:rsidRPr="00854B68" w14:paraId="740E5A13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021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klind et al., 2015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CB60AB3" w14:textId="6CAC0E9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3A84E" w14:textId="1FB7D09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39A368" w14:textId="2F71809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CB6E4" w14:textId="4B8DDBE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11AB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.0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B19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5.7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E2BB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08.7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057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90.2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C8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03.6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30A4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980.33</w:t>
            </w:r>
          </w:p>
        </w:tc>
      </w:tr>
      <w:tr w:rsidR="00CD5243" w:rsidRPr="00854B68" w14:paraId="24A2FD5E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A276B9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D5B7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17FBC" w14:textId="101FC7D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669A2C" w14:textId="751D0D8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laparoscopy using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E11AF" w14:textId="6A3E7DA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93D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.0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7389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5.7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251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44.7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9A6D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43.0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2D0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6.3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7F6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820.82</w:t>
            </w:r>
          </w:p>
        </w:tc>
      </w:tr>
      <w:tr w:rsidR="00CD5243" w:rsidRPr="00854B68" w14:paraId="6FE72078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EBF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arino et al., 2015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8A15F36" w14:textId="69C99A0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15F09" w14:textId="06E3B4F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9055F2" w14:textId="3DF2E7F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simple and radic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7B941" w14:textId="4D35808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2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ADC6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.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694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30.1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2D2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52.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895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666.3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B16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50.6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E177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463.67</w:t>
            </w:r>
          </w:p>
        </w:tc>
      </w:tr>
      <w:tr w:rsidR="00CD5243" w:rsidRPr="00854B68" w14:paraId="4AFB5CDA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D59F8C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A13A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66C63" w14:textId="11CE766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D6D82B" w14:textId="268E259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-assisted laparoscopy for simple and radic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90A74" w14:textId="743DE06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2BA9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.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F4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61.5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8E98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991.5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4C9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228.6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E6F7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69.3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66E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409.78</w:t>
            </w:r>
          </w:p>
        </w:tc>
      </w:tr>
      <w:tr w:rsidR="00CD5243" w:rsidRPr="00854B68" w14:paraId="728DA440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604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affert et al., 2016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8600F28" w14:textId="7625E2D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F76B4" w14:textId="1C5A1EE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C4FB1E" w14:textId="418828E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 for total and extra fasci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9BFD8" w14:textId="412F89C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17C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0EBE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218.3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5E1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0C9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790.3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B536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94.2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AA5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684.62</w:t>
            </w:r>
          </w:p>
        </w:tc>
      </w:tr>
      <w:tr w:rsidR="00CD5243" w:rsidRPr="00854B68" w14:paraId="071F0B94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E30D1B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EC7C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AA757" w14:textId="283254D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8900C7" w14:textId="6EA26AF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total and extra fasci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288FA" w14:textId="3AE2A2B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DA6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A5C5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242.4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6350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D0DE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52.2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B58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081.6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52FF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033.94</w:t>
            </w:r>
          </w:p>
        </w:tc>
      </w:tr>
      <w:tr w:rsidR="00CD5243" w:rsidRPr="00854B68" w14:paraId="32D026CF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BDA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Ind et al., 2016</w:t>
            </w:r>
          </w:p>
        </w:tc>
        <w:tc>
          <w:tcPr>
            <w:tcW w:w="613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1CE76602" w14:textId="267C411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 cross-referenced to patient charts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868A" w14:textId="647FFBA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D5349" w14:textId="54BA118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64C4D" w14:textId="59EF91E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9FC9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6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C05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63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72D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27.7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841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6AAB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80.0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02B7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264.84</w:t>
            </w:r>
          </w:p>
        </w:tc>
      </w:tr>
      <w:tr w:rsidR="00CD5243" w:rsidRPr="00854B68" w14:paraId="27B62A35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6D9DF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F2C6E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2644C" w14:textId="744110B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06814C" w14:textId="4CBBC6C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EA7C8" w14:textId="383107D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753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.2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AEA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73.3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65E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65.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B7E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EF0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920.1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788C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386.21</w:t>
            </w:r>
          </w:p>
        </w:tc>
      </w:tr>
      <w:tr w:rsidR="00CD5243" w:rsidRPr="00854B68" w14:paraId="241FADD0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7E01C8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89C99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716EC" w14:textId="668B27F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F3CF3A" w14:textId="082C442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 </w:t>
            </w:r>
            <w:r w:rsidRPr="009250E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7173B" w14:textId="309B114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2EE7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3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9E9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03.7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A3D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24.6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078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588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07.5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01EE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186.23</w:t>
            </w:r>
          </w:p>
        </w:tc>
      </w:tr>
      <w:tr w:rsidR="00CD5243" w:rsidRPr="00854B68" w14:paraId="46C91D9C" w14:textId="77777777" w:rsidTr="008E235F">
        <w:trPr>
          <w:trHeight w:val="227"/>
        </w:trPr>
        <w:tc>
          <w:tcPr>
            <w:tcW w:w="3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BC9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Rossitto et al., 2016</w:t>
            </w:r>
          </w:p>
        </w:tc>
        <w:tc>
          <w:tcPr>
            <w:tcW w:w="6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3797DB" w14:textId="07D9503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hase 2 RC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F8BD1" w14:textId="58074D9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495F1D" w14:textId="769C455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-assisted total </w:t>
            </w:r>
            <w:r w:rsidRPr="009250E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3BDF2" w14:textId="6F61C18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AD1C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.8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E38E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AA5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25.8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BC6F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773.0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C84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CB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CD5243" w:rsidRPr="00854B68" w14:paraId="2E17427F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1D6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ohammed et al., 2017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35E326D" w14:textId="26FAB19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RC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4E9EF" w14:textId="0EC980C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D3C29F" w14:textId="12E1A95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gin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F2E65" w14:textId="5DD288B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3B7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0F3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97FE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C36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982E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0AB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05.91</w:t>
            </w:r>
          </w:p>
        </w:tc>
      </w:tr>
      <w:tr w:rsidR="00CD5243" w:rsidRPr="00854B68" w14:paraId="342E56BB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5EC01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D30C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C879A" w14:textId="2FC15B2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730DB4" w14:textId="31B8B2B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AF6D6" w14:textId="06DE4E6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C4C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E868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BFA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C6A3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3179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CFF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626.77</w:t>
            </w:r>
          </w:p>
        </w:tc>
      </w:tr>
      <w:tr w:rsidR="00CD5243" w:rsidRPr="00854B68" w14:paraId="55495FC1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C216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ellegrino et al., 2017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5FEAF74" w14:textId="36E63CE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7D3CB" w14:textId="668EF94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130487" w14:textId="49DE4F1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4EA7C" w14:textId="6DE17A0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48BC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.4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377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14.79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444D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32.7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240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44.7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DD29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30.2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DE7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75.02</w:t>
            </w:r>
          </w:p>
        </w:tc>
      </w:tr>
      <w:tr w:rsidR="00CD5243" w:rsidRPr="00854B68" w14:paraId="3BEFA409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EB4C9F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C5A04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763FA" w14:textId="669DBC9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56CF6C" w14:textId="7FB710C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otal 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33D2B" w14:textId="3AA1B2D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E822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4AC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80.1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8CD8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05.8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1070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03.1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6D1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64.3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2422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67.01</w:t>
            </w:r>
          </w:p>
        </w:tc>
      </w:tr>
      <w:tr w:rsidR="00CD5243" w:rsidRPr="00854B68" w14:paraId="06325D06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74C203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CE9C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3D7A3" w14:textId="346D07B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C15374" w14:textId="05D1383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ally-assisted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46D72" w14:textId="656062F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7711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.2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ABF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14.9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7CB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274.1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E56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56.0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9BA2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01.4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8416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557.53</w:t>
            </w:r>
          </w:p>
        </w:tc>
      </w:tr>
      <w:tr w:rsidR="00CD5243" w:rsidRPr="00854B68" w14:paraId="5EC574A4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756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ellegrino et al., 2017 (2)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130DF4C" w14:textId="39BBEA6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4AD65" w14:textId="7263293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5CD936" w14:textId="6587A66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LR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CDC46" w14:textId="3CAB6C0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B487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.7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6D6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29.1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D9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90.1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411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086.1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1097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113.5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5F06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99.66</w:t>
            </w:r>
          </w:p>
        </w:tc>
      </w:tr>
      <w:tr w:rsidR="00CD5243" w:rsidRPr="00854B68" w14:paraId="363EAA53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898C2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43FE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93ADF" w14:textId="2AF348F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CD2B09" w14:textId="51EE2FE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R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4422B" w14:textId="60059FB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B5E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.0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7865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93.1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A85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592.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58E9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47.2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CF3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81.4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527A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32.79</w:t>
            </w:r>
          </w:p>
        </w:tc>
      </w:tr>
      <w:tr w:rsidR="00CD5243" w:rsidRPr="00854B68" w14:paraId="4D44A577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5C12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Wright et al., 2012</w:t>
            </w:r>
          </w:p>
        </w:tc>
        <w:tc>
          <w:tcPr>
            <w:tcW w:w="613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276FC079" w14:textId="6B3EBD0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7AA7E" w14:textId="4658E70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9450A8" w14:textId="16ADAB3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 hysterectomy</w:t>
            </w:r>
          </w:p>
        </w:tc>
        <w:tc>
          <w:tcPr>
            <w:tcW w:w="3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70F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2E7B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15E0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0417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CBB7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776.05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17FE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4A46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122.67</w:t>
            </w:r>
          </w:p>
        </w:tc>
      </w:tr>
      <w:tr w:rsidR="00CD5243" w:rsidRPr="00854B68" w14:paraId="4DBC07FD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8CA517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7A63B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73BAE" w14:textId="5BA3E16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C9698A" w14:textId="1F8EB50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Vagin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299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8E0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594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91EB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CC4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252.7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FB17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8135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070.73</w:t>
            </w:r>
          </w:p>
        </w:tc>
      </w:tr>
      <w:tr w:rsidR="00CD5243" w:rsidRPr="00854B68" w14:paraId="0AA9C66D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8B650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BAEA7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9FB2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34D193" w14:textId="40C28E2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8B6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5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C7BF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CA6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A815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FE5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745.0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8E19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2642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281.82</w:t>
            </w:r>
          </w:p>
        </w:tc>
      </w:tr>
      <w:tr w:rsidR="00CD5243" w:rsidRPr="00854B68" w14:paraId="0E3C67E8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2E004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CDF5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672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6D6FE9" w14:textId="02D531A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B249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7CB1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6EC1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C648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898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182.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F7F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E2E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169.44</w:t>
            </w:r>
          </w:p>
        </w:tc>
      </w:tr>
      <w:tr w:rsidR="00CD5243" w:rsidRPr="00854B68" w14:paraId="7DA5468D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AE06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Yu et al., 2013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530E229" w14:textId="60E5FD1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ross-sectional study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0FE9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13831B" w14:textId="47DDF32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968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,37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040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7886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6.1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8B4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07.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93C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951.2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A7A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76.7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0AB3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651.34</w:t>
            </w:r>
          </w:p>
        </w:tc>
      </w:tr>
      <w:tr w:rsidR="00CD5243" w:rsidRPr="00854B68" w14:paraId="2EB7047A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908CE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C795E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472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07F3BB" w14:textId="28C6478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DF75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2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BD7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F6E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95.0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079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743.9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E33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72.8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80F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31.1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61D1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897.01</w:t>
            </w:r>
          </w:p>
        </w:tc>
      </w:tr>
      <w:tr w:rsidR="00CD5243" w:rsidRPr="00854B68" w14:paraId="1FE3F7A4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337F62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AA9BE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AF9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FAAF4C3" w14:textId="59B322D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CA4F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4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2A1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6D37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7.8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A8C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34.8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BBD7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468.7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FCE9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12.5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4C9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877.69</w:t>
            </w:r>
          </w:p>
        </w:tc>
      </w:tr>
      <w:tr w:rsidR="00CD5243" w:rsidRPr="00854B68" w14:paraId="5A364614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01FE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ayaratna et al., 2014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4F3B14A" w14:textId="722C70C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5205A" w14:textId="0985EDE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16E692" w14:textId="484D7F2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872F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028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A38F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7EB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F73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685.3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D41F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879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022.32</w:t>
            </w:r>
          </w:p>
        </w:tc>
      </w:tr>
      <w:tr w:rsidR="00CD5243" w:rsidRPr="00854B68" w14:paraId="359C44EC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2B5078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BBAF85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5047A" w14:textId="7204B6A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19C06B" w14:textId="6013F99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7AB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2E2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F4E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EF13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927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05.3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73C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F8D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494.55</w:t>
            </w:r>
          </w:p>
        </w:tc>
      </w:tr>
      <w:tr w:rsidR="00CD5243" w:rsidRPr="00854B68" w14:paraId="466AFD8B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0CE0EF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41E0A7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34DD2" w14:textId="39E0B2B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4D30AF" w14:textId="795A40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L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1505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2E36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9E3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FF26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27C9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49.9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237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914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194.99</w:t>
            </w:r>
          </w:p>
        </w:tc>
      </w:tr>
      <w:tr w:rsidR="00CD5243" w:rsidRPr="00854B68" w14:paraId="6B58BB8C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8DA81F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7772F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84E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D48DB3" w14:textId="1661201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FF9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53B1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98E6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972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17A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245.0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51F2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9D5B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330.99</w:t>
            </w:r>
          </w:p>
        </w:tc>
      </w:tr>
      <w:tr w:rsidR="00CD5243" w:rsidRPr="00854B68" w14:paraId="5CB921FC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FE3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Leitao et al., 2014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06924BC" w14:textId="2DEFF01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326F2" w14:textId="0E1825F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EA0C46" w14:textId="2718D7A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5A4B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D88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7004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1DC9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231.1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9377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016.6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0E40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13.9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8FC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216.97</w:t>
            </w:r>
          </w:p>
        </w:tc>
      </w:tr>
      <w:tr w:rsidR="00CD5243" w:rsidRPr="00854B68" w14:paraId="0CA142A3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59963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8E3A0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FB1B9" w14:textId="05E66F0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720C2D" w14:textId="7F166F4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A11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BF3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883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090D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096.4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1200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261.0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5C4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082.3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C1E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012.48</w:t>
            </w:r>
          </w:p>
        </w:tc>
      </w:tr>
      <w:tr w:rsidR="00CD5243" w:rsidRPr="00854B68" w14:paraId="15A60225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862256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DFFCC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15FB1" w14:textId="739056D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F0FDBD" w14:textId="1AB7941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 treatment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31FF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6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F0F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1D7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4837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596.5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523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064.9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D736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54.0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137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447.72</w:t>
            </w:r>
          </w:p>
        </w:tc>
      </w:tr>
      <w:tr w:rsidR="00CD5243" w:rsidRPr="00854B68" w14:paraId="6AB6946E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CF59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anafi et al., 2015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257A6BC" w14:textId="68DB76C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44932" w14:textId="7D60E1D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98E745" w14:textId="0FB9111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L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D0F5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17AA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C406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F65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5191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142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127F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918.47</w:t>
            </w:r>
          </w:p>
        </w:tc>
      </w:tr>
      <w:tr w:rsidR="00CD5243" w:rsidRPr="00854B68" w14:paraId="618EB61D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69232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5176EEF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ADC3D" w14:textId="08C51DB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9FEDD2" w14:textId="49D19E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A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36D1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C5F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0C7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3408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EEB3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32A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3D27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202.80</w:t>
            </w:r>
          </w:p>
        </w:tc>
      </w:tr>
      <w:tr w:rsidR="00CD5243" w:rsidRPr="00854B68" w14:paraId="322C47E8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ED52EC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9300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9988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DD745F" w14:textId="09B224D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6279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AC0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F66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A5C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1D5E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8BBC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9144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977.93</w:t>
            </w:r>
          </w:p>
        </w:tc>
      </w:tr>
      <w:tr w:rsidR="00CD5243" w:rsidRPr="00854B68" w14:paraId="40BC73EF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F4DC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ogani et al., 2016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6E76B24" w14:textId="4667AB5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5FF1F" w14:textId="60CC2DB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abdominal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192732" w14:textId="123B5F0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1885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8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7A5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8.7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283F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47.7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DB0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24.9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7CE9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77.7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DD77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91.03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0C5A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,812.76</w:t>
            </w:r>
          </w:p>
        </w:tc>
      </w:tr>
      <w:tr w:rsidR="00CD5243" w:rsidRPr="00854B68" w14:paraId="6DC137BC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B87BDB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7446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E8E7C" w14:textId="14026F3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3CDF92" w14:textId="0AB8BDF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9CA8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BFC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8.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4A7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08.8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9AB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703.1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07B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640.8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257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08.8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53D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993.01</w:t>
            </w:r>
          </w:p>
        </w:tc>
      </w:tr>
      <w:tr w:rsidR="00CD5243" w:rsidRPr="00854B68" w14:paraId="3C5ACFCD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424A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l Hachem et al., 2016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07EF029" w14:textId="12262C8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ase-control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038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108349" w14:textId="6C5BCE2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nventional laparoscop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9666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96F6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.5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4A0C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8FFF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618.2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12C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19.5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629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294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871.66</w:t>
            </w:r>
          </w:p>
        </w:tc>
      </w:tr>
      <w:tr w:rsidR="00CD5243" w:rsidRPr="00854B68" w14:paraId="304E3678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E2C3BE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7C027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6D8F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6F18E9" w14:textId="19013EF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single-site surger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B629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0DF7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.2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9B8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73A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18.1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A36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689.2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BD29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B69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235.23</w:t>
            </w:r>
          </w:p>
        </w:tc>
      </w:tr>
      <w:tr w:rsidR="00CD5243" w:rsidRPr="00854B68" w14:paraId="747DADC5" w14:textId="77777777" w:rsidTr="008E235F">
        <w:trPr>
          <w:trHeight w:val="227"/>
        </w:trPr>
        <w:tc>
          <w:tcPr>
            <w:tcW w:w="3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C54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vondstondt et al., 2017</w:t>
            </w:r>
          </w:p>
        </w:tc>
        <w:tc>
          <w:tcPr>
            <w:tcW w:w="61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7D025" w14:textId="5D865EA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920F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127194" w14:textId="5FDA0AA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 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C30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9C0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.6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D5EC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8C9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15.9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C3C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741.4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B81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4FA9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76.26</w:t>
            </w:r>
          </w:p>
        </w:tc>
      </w:tr>
      <w:tr w:rsidR="00CD5243" w:rsidRPr="00854B68" w14:paraId="647C37F7" w14:textId="77777777" w:rsidTr="008E235F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04CC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oawad et al., 2017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90E9C5B" w14:textId="06E9137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100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D336AD" w14:textId="4AD7C95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5582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47B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7775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9782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44C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6C30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3B1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06.68</w:t>
            </w:r>
          </w:p>
        </w:tc>
      </w:tr>
      <w:tr w:rsidR="00CD5243" w:rsidRPr="00854B68" w14:paraId="675A0706" w14:textId="77777777" w:rsidTr="008E235F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7BEB28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F90AA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9F6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0E38BC" w14:textId="5352ECA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37F6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B7CF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5F4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D84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9C6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1D9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2CE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30.81</w:t>
            </w:r>
          </w:p>
        </w:tc>
      </w:tr>
      <w:tr w:rsidR="00CD5243" w:rsidRPr="00854B68" w14:paraId="52636E16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9D9D9"/>
            <w:vAlign w:val="center"/>
          </w:tcPr>
          <w:p w14:paraId="03CC5EF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CD5243" w:rsidRPr="00854B68" w14:paraId="19705EFF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832BB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ho et al., 2014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230F0A3" w14:textId="638A91C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C58E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3C99BF" w14:textId="6FEAFF4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32B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505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6ED3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792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890E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36.4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AD49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B72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70.71</w:t>
            </w:r>
          </w:p>
        </w:tc>
      </w:tr>
      <w:tr w:rsidR="00CD5243" w:rsidRPr="00854B68" w14:paraId="5CAFE34A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F9106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F779B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4443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B974FA" w14:textId="254F5FC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L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97ED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4455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4F3D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B8C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B554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743.8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290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302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132.68</w:t>
            </w:r>
          </w:p>
        </w:tc>
      </w:tr>
      <w:tr w:rsidR="00CD5243" w:rsidRPr="00854B68" w14:paraId="39451533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F86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Gu et al., 2015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2BA0160" w14:textId="56080EE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etrospective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381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24FC8A" w14:textId="7119C57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VH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9128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29,66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96B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1348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913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D39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30.6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1A7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3DFF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541.30</w:t>
            </w:r>
          </w:p>
        </w:tc>
      </w:tr>
      <w:tr w:rsidR="00CD5243" w:rsidRPr="00854B68" w14:paraId="733760EF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4B1E2B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ED12C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3F56D" w14:textId="5C11E1F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DB4531" w14:textId="04B9F36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bdomin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A468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,13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D8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F75F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CF3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071C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46.19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9ADF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3D2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763.36</w:t>
            </w:r>
          </w:p>
        </w:tc>
      </w:tr>
      <w:tr w:rsidR="00CD5243" w:rsidRPr="00854B68" w14:paraId="50FD9860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8E9AED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DA31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4B09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18BCEC" w14:textId="6CBA6EB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478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,1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1E3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1945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597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DF3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80.6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820A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89B6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70.23</w:t>
            </w:r>
          </w:p>
        </w:tc>
      </w:tr>
      <w:tr w:rsidR="00CD5243" w:rsidRPr="00854B68" w14:paraId="3A124215" w14:textId="77777777" w:rsidTr="00296FA0">
        <w:trPr>
          <w:trHeight w:val="300"/>
        </w:trPr>
        <w:tc>
          <w:tcPr>
            <w:tcW w:w="5000" w:type="pct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9D9D9"/>
            <w:vAlign w:val="center"/>
          </w:tcPr>
          <w:p w14:paraId="2BCB87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MEA</w:t>
            </w:r>
          </w:p>
        </w:tc>
      </w:tr>
      <w:tr w:rsidR="00CD5243" w:rsidRPr="00854B68" w14:paraId="5B915222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DE07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oronado et al., 2012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D182D76" w14:textId="760E7AF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4DC9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E03738" w14:textId="2D5CC3D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 for tot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3446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9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4BE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315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58.5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E0FE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6189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15.1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95D3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53.8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A38C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423.63</w:t>
            </w:r>
          </w:p>
        </w:tc>
      </w:tr>
      <w:tr w:rsidR="00CD5243" w:rsidRPr="00854B68" w14:paraId="6073DE26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08B764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6707DB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5037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B3E365" w14:textId="5AD0FE1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tot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785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27A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DED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28.95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9B24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A67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702.5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FDA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73.1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C05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286.60</w:t>
            </w:r>
          </w:p>
        </w:tc>
      </w:tr>
      <w:tr w:rsidR="00CD5243" w:rsidRPr="00854B68" w14:paraId="0DFA1CD2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E3923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82CBA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CB57E" w14:textId="5B01E48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5B701A" w14:textId="1EB1B2E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-assisted laparoscopy for total 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85A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D396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000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26.7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BB7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1F8F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787.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969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43.7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EEA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006.64</w:t>
            </w:r>
          </w:p>
        </w:tc>
      </w:tr>
      <w:tr w:rsidR="00CD5243" w:rsidRPr="00854B68" w14:paraId="214F2F7C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0522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esille-Gbaguidi et al., 2013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BCC3594" w14:textId="2490B3E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023F7" w14:textId="2CCE0681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  <w:p w14:paraId="35E0933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7CB90B" w14:textId="2228C78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endometrial cancer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38B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A8E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6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533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50.5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C03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09.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CA7B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652.9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B42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36.27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D3B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09.88</w:t>
            </w:r>
          </w:p>
        </w:tc>
      </w:tr>
      <w:tr w:rsidR="00CD5243" w:rsidRPr="00854B68" w14:paraId="27720879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DD6E8D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AE7148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A6751" w14:textId="77777777" w:rsidR="00CD5243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  <w:p w14:paraId="102A48B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34A0D2" w14:textId="117BFCD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cervical cancer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A7A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27F8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66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49B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89.32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C64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783.15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8359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329.3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D2A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84.74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66E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514.03</w:t>
            </w:r>
          </w:p>
        </w:tc>
      </w:tr>
      <w:tr w:rsidR="00CD5243" w:rsidRPr="00854B68" w14:paraId="62C69BF8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BBC0F4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9E636E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5AC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56604C" w14:textId="5CA043D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-assisted laparoscopy for endometrial cancer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929B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3013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9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3693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98.10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9081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87.6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8971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893.6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9892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91.2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E71F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456.85</w:t>
            </w:r>
          </w:p>
        </w:tc>
      </w:tr>
      <w:tr w:rsidR="00CD5243" w:rsidRPr="00854B68" w14:paraId="0B1E333B" w14:textId="77777777" w:rsidTr="007326C5">
        <w:trPr>
          <w:trHeight w:val="60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5A5C5F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969C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33BC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480BD0" w14:textId="0B57404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-assisted laparoscopy for cervical cancer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A2D5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92E8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9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BC4E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56.1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E423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03.7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EFF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362.5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E168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493.7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2A77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856.28</w:t>
            </w:r>
          </w:p>
        </w:tc>
      </w:tr>
      <w:tr w:rsidR="00CD5243" w:rsidRPr="00854B68" w14:paraId="370788DE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013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Reynisson et al.,2013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809E73F" w14:textId="5E52216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9401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1BA065" w14:textId="2D4903D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 for radical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522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1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5D44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.4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DFA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2.3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9C5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405.3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40C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685.5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6DE3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02.21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741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699.98</w:t>
            </w:r>
          </w:p>
        </w:tc>
      </w:tr>
      <w:tr w:rsidR="00CD5243" w:rsidRPr="00854B68" w14:paraId="31F5D797" w14:textId="77777777" w:rsidTr="007326C5">
        <w:trPr>
          <w:trHeight w:val="155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1A799A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B7D1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648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84A12B" w14:textId="6524024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-assisted laparoscopy for radical hysterectomy 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7B24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F4E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.42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F9F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52.36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599E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741.0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D6BC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759.3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DD5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666.18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54E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104.55</w:t>
            </w:r>
          </w:p>
        </w:tc>
      </w:tr>
      <w:tr w:rsidR="00CD5243" w:rsidRPr="00854B68" w14:paraId="56A93CEB" w14:textId="77777777" w:rsidTr="007326C5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C86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Turunen et al., 2013</w:t>
            </w:r>
          </w:p>
        </w:tc>
        <w:tc>
          <w:tcPr>
            <w:tcW w:w="61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B9790FB" w14:textId="0FD80B4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C27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ADAABE" w14:textId="31773A3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C03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5B2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54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7E3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28C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44.80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6F87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962.5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6368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6E8A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CD5243" w:rsidRPr="00854B68" w14:paraId="2B878F50" w14:textId="77777777" w:rsidTr="007326C5">
        <w:trPr>
          <w:trHeight w:val="227"/>
        </w:trPr>
        <w:tc>
          <w:tcPr>
            <w:tcW w:w="330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92D7D1" w14:textId="77777777" w:rsidR="00CD5243" w:rsidRPr="00854B68" w:rsidRDefault="00CD5243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1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6E3B9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4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152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10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E92F0F" w14:textId="460188E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-assisted hysterectomy</w:t>
            </w:r>
          </w:p>
        </w:tc>
        <w:tc>
          <w:tcPr>
            <w:tcW w:w="3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F0F3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7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796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.7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E776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75A5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13.48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2D1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09.13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CE5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93F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</w:tbl>
    <w:p w14:paraId="003267C2" w14:textId="77777777" w:rsidR="00CD5243" w:rsidRPr="00EA5831" w:rsidRDefault="00CD5243" w:rsidP="00CD5243">
      <w:pPr>
        <w:spacing w:after="0"/>
        <w:ind w:left="-567"/>
        <w:rPr>
          <w:rFonts w:ascii="Times New Roman" w:hAnsi="Times New Roman" w:cs="Times New Roman"/>
        </w:rPr>
      </w:pPr>
      <w:bookmarkStart w:id="1" w:name="_Hlk523122947"/>
      <w:r w:rsidRPr="0041489E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 xml:space="preserve">: </w:t>
      </w:r>
      <w:r w:rsidRPr="0026235D">
        <w:rPr>
          <w:rFonts w:ascii="Times New Roman" w:hAnsi="Times New Roman" w:cs="Times New Roman"/>
        </w:rPr>
        <w:annotationRef/>
      </w:r>
      <w:r>
        <w:rPr>
          <w:rFonts w:ascii="Times New Roman" w:hAnsi="Times New Roman" w:cs="Times New Roman"/>
        </w:rPr>
        <w:t xml:space="preserve"> </w:t>
      </w:r>
      <w:r w:rsidRPr="0026235D">
        <w:rPr>
          <w:rFonts w:ascii="Times New Roman" w:hAnsi="Times New Roman" w:cs="Times New Roman"/>
        </w:rPr>
        <w:annotationRef/>
      </w:r>
      <w:r>
        <w:rPr>
          <w:rFonts w:ascii="Times New Roman" w:hAnsi="Times New Roman" w:cs="Times New Roman"/>
        </w:rPr>
        <w:t>LAVH =</w:t>
      </w:r>
      <w:r w:rsidRPr="0026235D">
        <w:rPr>
          <w:rFonts w:ascii="Times New Roman" w:hAnsi="Times New Roman" w:cs="Times New Roman"/>
          <w:lang w:val="en-CA"/>
        </w:rPr>
        <w:t xml:space="preserve"> Laparoscopic Assisted Vaginal Hysterectomy</w:t>
      </w:r>
      <w:r>
        <w:rPr>
          <w:rFonts w:ascii="Times New Roman" w:hAnsi="Times New Roman" w:cs="Times New Roman"/>
        </w:rPr>
        <w:t xml:space="preserve">; RCT = Randomized Controlled Trial; RRH = Robotic Radical Hysterectomy; TLRH= Laparoscopic Radical Hysterectomy; </w:t>
      </w:r>
      <w:r>
        <w:rPr>
          <w:rFonts w:ascii="Times New Roman" w:hAnsi="Times New Roman" w:cs="Times New Roman"/>
          <w:lang w:val="en-CA"/>
        </w:rPr>
        <w:t xml:space="preserve">TAH = </w:t>
      </w:r>
      <w:r w:rsidRPr="0026235D">
        <w:rPr>
          <w:rFonts w:ascii="Times New Roman" w:hAnsi="Times New Roman" w:cs="Times New Roman"/>
          <w:lang w:val="en-CA"/>
        </w:rPr>
        <w:t xml:space="preserve">Total </w:t>
      </w:r>
      <w:r>
        <w:rPr>
          <w:rFonts w:ascii="Times New Roman" w:hAnsi="Times New Roman" w:cs="Times New Roman"/>
          <w:lang w:val="en-CA"/>
        </w:rPr>
        <w:t>Abdominal</w:t>
      </w:r>
      <w:r w:rsidRPr="0026235D">
        <w:rPr>
          <w:rFonts w:ascii="Times New Roman" w:hAnsi="Times New Roman" w:cs="Times New Roman"/>
          <w:lang w:val="en-CA"/>
        </w:rPr>
        <w:t xml:space="preserve"> Hysterectomy</w:t>
      </w:r>
      <w:r>
        <w:rPr>
          <w:rFonts w:ascii="Times New Roman" w:hAnsi="Times New Roman" w:cs="Times New Roman"/>
          <w:lang w:val="en-CA"/>
        </w:rPr>
        <w:t xml:space="preserve">; TLH = </w:t>
      </w:r>
      <w:r w:rsidRPr="0026235D">
        <w:rPr>
          <w:rFonts w:ascii="Times New Roman" w:hAnsi="Times New Roman" w:cs="Times New Roman"/>
          <w:lang w:val="en-CA"/>
        </w:rPr>
        <w:t>Total Laparoscopic Hysterectomy</w:t>
      </w:r>
      <w:r>
        <w:rPr>
          <w:rFonts w:ascii="Times New Roman" w:hAnsi="Times New Roman" w:cs="Times New Roman"/>
          <w:lang w:val="en-CA"/>
        </w:rPr>
        <w:t>; TVH = T</w:t>
      </w:r>
      <w:r w:rsidRPr="0026235D">
        <w:rPr>
          <w:rFonts w:ascii="Times New Roman" w:hAnsi="Times New Roman" w:cs="Times New Roman"/>
          <w:lang w:val="en-CA"/>
        </w:rPr>
        <w:t xml:space="preserve">otal </w:t>
      </w:r>
      <w:r>
        <w:rPr>
          <w:rFonts w:ascii="Times New Roman" w:hAnsi="Times New Roman" w:cs="Times New Roman"/>
          <w:lang w:val="en-CA"/>
        </w:rPr>
        <w:t>V</w:t>
      </w:r>
      <w:r w:rsidRPr="0026235D">
        <w:rPr>
          <w:rFonts w:ascii="Times New Roman" w:hAnsi="Times New Roman" w:cs="Times New Roman"/>
          <w:lang w:val="en-CA"/>
        </w:rPr>
        <w:t xml:space="preserve">aginal </w:t>
      </w:r>
      <w:r>
        <w:rPr>
          <w:rFonts w:ascii="Times New Roman" w:hAnsi="Times New Roman" w:cs="Times New Roman"/>
          <w:lang w:val="en-CA"/>
        </w:rPr>
        <w:t>H</w:t>
      </w:r>
      <w:r w:rsidRPr="0026235D">
        <w:rPr>
          <w:rFonts w:ascii="Times New Roman" w:hAnsi="Times New Roman" w:cs="Times New Roman"/>
          <w:lang w:val="en-CA"/>
        </w:rPr>
        <w:t xml:space="preserve">ysterectomy </w:t>
      </w:r>
    </w:p>
    <w:p w14:paraId="1D1913C9" w14:textId="46DF11B5" w:rsidR="00EA58D5" w:rsidRPr="00EE556B" w:rsidRDefault="00EA58D5" w:rsidP="00EE556B">
      <w:pPr>
        <w:spacing w:after="0"/>
        <w:ind w:left="-567"/>
        <w:rPr>
          <w:rFonts w:ascii="Times New Roman" w:hAnsi="Times New Roman" w:cs="Times New Roman"/>
        </w:rPr>
      </w:pPr>
    </w:p>
    <w:bookmarkEnd w:id="1"/>
    <w:p w14:paraId="6618D37E" w14:textId="43F8EF47" w:rsidR="00EA58D5" w:rsidRPr="00854B68" w:rsidRDefault="00EA58D5" w:rsidP="00296FA0">
      <w:pPr>
        <w:spacing w:after="0"/>
        <w:ind w:hanging="567"/>
        <w:rPr>
          <w:rFonts w:ascii="Times New Roman" w:hAnsi="Times New Roman" w:cs="Times New Roman"/>
        </w:rPr>
      </w:pPr>
    </w:p>
    <w:tbl>
      <w:tblPr>
        <w:tblW w:w="5800" w:type="pct"/>
        <w:tblInd w:w="-1134" w:type="dxa"/>
        <w:tblLayout w:type="fixed"/>
        <w:tblLook w:val="04A0" w:firstRow="1" w:lastRow="0" w:firstColumn="1" w:lastColumn="0" w:noHBand="0" w:noVBand="1"/>
      </w:tblPr>
      <w:tblGrid>
        <w:gridCol w:w="991"/>
        <w:gridCol w:w="2131"/>
        <w:gridCol w:w="1133"/>
        <w:gridCol w:w="2847"/>
        <w:gridCol w:w="1134"/>
        <w:gridCol w:w="1134"/>
        <w:gridCol w:w="1134"/>
        <w:gridCol w:w="1137"/>
        <w:gridCol w:w="1134"/>
        <w:gridCol w:w="1134"/>
        <w:gridCol w:w="6"/>
        <w:gridCol w:w="1119"/>
      </w:tblGrid>
      <w:tr w:rsidR="00296FA0" w:rsidRPr="00854B68" w14:paraId="6DAE27B0" w14:textId="77777777" w:rsidTr="00EE556B">
        <w:trPr>
          <w:trHeight w:val="450"/>
          <w:tblHeader/>
        </w:trPr>
        <w:tc>
          <w:tcPr>
            <w:tcW w:w="5000" w:type="pct"/>
            <w:gridSpan w:val="1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1B73D0F" w14:textId="30CA77D8" w:rsidR="00296FA0" w:rsidRPr="00854B68" w:rsidRDefault="00296FA0" w:rsidP="00EE556B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hAnsi="Times New Roman" w:cs="Times New Roman"/>
                <w:b/>
              </w:rPr>
              <w:t xml:space="preserve">Supplementary Table </w:t>
            </w:r>
            <w:r>
              <w:rPr>
                <w:rFonts w:ascii="Times New Roman" w:hAnsi="Times New Roman" w:cs="Times New Roman"/>
                <w:b/>
              </w:rPr>
              <w:t>5</w:t>
            </w:r>
            <w:r w:rsidRPr="00854B68">
              <w:rPr>
                <w:rFonts w:ascii="Times New Roman" w:hAnsi="Times New Roman" w:cs="Times New Roman"/>
                <w:b/>
              </w:rPr>
              <w:t>.</w:t>
            </w:r>
            <w:r w:rsidRPr="00854B68">
              <w:rPr>
                <w:rFonts w:ascii="Times New Roman" w:hAnsi="Times New Roman" w:cs="Times New Roman"/>
              </w:rPr>
              <w:t xml:space="preserve"> Gastrectomy Studies with Costs Converted to 2018 USD</w:t>
            </w:r>
          </w:p>
        </w:tc>
      </w:tr>
      <w:tr w:rsidR="00ED6755" w:rsidRPr="00854B68" w14:paraId="097882F5" w14:textId="77777777" w:rsidTr="00EE556B">
        <w:trPr>
          <w:trHeight w:val="450"/>
          <w:tblHeader/>
        </w:trPr>
        <w:tc>
          <w:tcPr>
            <w:tcW w:w="3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366FA14E" w14:textId="63B9E58B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7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296E54B6" w14:textId="6DA80399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A637CA7" w14:textId="76027BF0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bookmarkStart w:id="2" w:name="_Hlk523123082"/>
            <w:bookmarkStart w:id="3" w:name="_Hlk523123039"/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94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3FB48786" w14:textId="791F2A28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5B1C970" w14:textId="79DA1DC2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089C56C" w14:textId="77777777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067A445" w14:textId="77777777" w:rsidR="00ED6755" w:rsidRPr="00854B68" w:rsidRDefault="00ED6755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3158AFD" w14:textId="77777777" w:rsidR="00ED6755" w:rsidRPr="00854B68" w:rsidRDefault="00ED6755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0C81CDED" w14:textId="77777777" w:rsidR="00ED6755" w:rsidRPr="00854B68" w:rsidRDefault="00ED6755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37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AC5BFEE" w14:textId="77777777" w:rsidR="00ED6755" w:rsidRPr="00854B68" w:rsidRDefault="00ED6755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F610E90" w14:textId="77777777" w:rsidR="00ED6755" w:rsidRPr="00854B68" w:rsidRDefault="00ED6755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bookmarkEnd w:id="2"/>
      <w:bookmarkEnd w:id="3"/>
      <w:tr w:rsidR="00ED6755" w:rsidRPr="00854B68" w14:paraId="0F18ACD1" w14:textId="77777777" w:rsidTr="00EE556B">
        <w:trPr>
          <w:trHeight w:val="227"/>
        </w:trPr>
        <w:tc>
          <w:tcPr>
            <w:tcW w:w="5000" w:type="pct"/>
            <w:gridSpan w:val="1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C5ECC2" w14:textId="32F781AA" w:rsidR="00ED6755" w:rsidRPr="00854B68" w:rsidRDefault="00ED6755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mericas</w:t>
            </w:r>
          </w:p>
        </w:tc>
      </w:tr>
      <w:tr w:rsidR="00CD5243" w:rsidRPr="00854B68" w14:paraId="3330A024" w14:textId="77777777" w:rsidTr="00CD5243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CBD0960" w14:textId="552026C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Glenn et al., 2015</w:t>
            </w:r>
          </w:p>
        </w:tc>
        <w:tc>
          <w:tcPr>
            <w:tcW w:w="709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D31CB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394D81" w14:textId="1CC048B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C0BBE5" w14:textId="36C4178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Open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F2C7F" w14:textId="0C1AC33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,58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AEDC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116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AF1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2FC4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4A0B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7129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4,661.10</w:t>
            </w:r>
          </w:p>
        </w:tc>
      </w:tr>
      <w:tr w:rsidR="00CD5243" w:rsidRPr="00854B68" w14:paraId="205EE9E5" w14:textId="77777777" w:rsidTr="00CD5243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87A0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tcBorders>
              <w:left w:val="nil"/>
              <w:right w:val="single" w:sz="4" w:space="0" w:color="auto"/>
            </w:tcBorders>
            <w:vAlign w:val="center"/>
          </w:tcPr>
          <w:p w14:paraId="3BE20BC2" w14:textId="4D7D715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reported observational 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A6D3C" w14:textId="17B1B50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00788B" w14:textId="77777777" w:rsidR="00CD5243" w:rsidRDefault="00CD5243" w:rsidP="00CD5243">
            <w:pPr>
              <w:spacing w:after="0" w:line="240" w:lineRule="auto"/>
              <w:jc w:val="center"/>
              <w:rPr>
                <w:rStyle w:val="CommentReference"/>
              </w:rPr>
            </w:pPr>
          </w:p>
          <w:p w14:paraId="68583893" w14:textId="71F7AD53" w:rsidR="00CD5243" w:rsidRPr="00296FA0" w:rsidRDefault="00CD5243" w:rsidP="00CD5243">
            <w:pPr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Hand-assisted and combined laparoscopic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D5CDA" w14:textId="71F53DF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89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011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20D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BD0F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D93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2910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FE2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3,912.17</w:t>
            </w:r>
          </w:p>
        </w:tc>
      </w:tr>
      <w:tr w:rsidR="00CD5243" w:rsidRPr="00854B68" w14:paraId="0659F3AD" w14:textId="77777777" w:rsidTr="00CD5243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CEF3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3771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34989A" w14:textId="177A71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44A8D8" w14:textId="1D128C4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obotic 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F38AC" w14:textId="1B7F509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2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C1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5D9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80A9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C24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083C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B6C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8,730.76</w:t>
            </w:r>
          </w:p>
        </w:tc>
      </w:tr>
      <w:tr w:rsidR="00CD5243" w:rsidRPr="00854B68" w14:paraId="539E69BC" w14:textId="77777777" w:rsidTr="00EE556B">
        <w:trPr>
          <w:trHeight w:val="227"/>
        </w:trPr>
        <w:tc>
          <w:tcPr>
            <w:tcW w:w="5000" w:type="pct"/>
            <w:gridSpan w:val="1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A7FCE9" w14:textId="2B0E527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CD5243" w:rsidRPr="00854B68" w14:paraId="537133DF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3237518B" w14:textId="6071316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hang et al., 2011</w:t>
            </w:r>
          </w:p>
        </w:tc>
        <w:tc>
          <w:tcPr>
            <w:tcW w:w="709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6F84DD8" w14:textId="3CE357B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099F" w14:textId="790E5C4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39701B" w14:textId="268C33A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D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BFBE5" w14:textId="6E03574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B3F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3043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621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C860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677.55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F77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63C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344.97</w:t>
            </w:r>
          </w:p>
        </w:tc>
      </w:tr>
      <w:tr w:rsidR="00CD5243" w:rsidRPr="00854B68" w14:paraId="456E2E94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79CE8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A9E32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904F9" w14:textId="6ECF16C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C878BD" w14:textId="4F1BE53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GLAD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0C3AF" w14:textId="638E7FC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1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FFA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19B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CDC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28C4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532.21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6A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B508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434.05</w:t>
            </w:r>
          </w:p>
        </w:tc>
      </w:tr>
      <w:tr w:rsidR="00CD5243" w:rsidRPr="00854B68" w14:paraId="7E1D78AE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42145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e Angelis et al., 2015</w:t>
            </w:r>
          </w:p>
        </w:tc>
        <w:tc>
          <w:tcPr>
            <w:tcW w:w="709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B7A0F67" w14:textId="123090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C64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9D3052" w14:textId="2A9A7AD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-wedge (gastric) resection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384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D74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A4A0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6BB9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69F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D808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22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045.38</w:t>
            </w:r>
          </w:p>
        </w:tc>
      </w:tr>
      <w:tr w:rsidR="00CD5243" w:rsidRPr="00854B68" w14:paraId="5600C66B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AB9E9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F049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8A9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D6D1FE" w14:textId="03664CB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-wedge (gastric) resection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30A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8CD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28B2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271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F82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62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5C3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509.68</w:t>
            </w:r>
          </w:p>
        </w:tc>
      </w:tr>
      <w:tr w:rsidR="00CD5243" w:rsidRPr="00854B68" w14:paraId="61D8D14F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393943A7" w14:textId="55DAB08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uwabara et al., 2011</w:t>
            </w:r>
          </w:p>
        </w:tc>
        <w:tc>
          <w:tcPr>
            <w:tcW w:w="709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755025E" w14:textId="6C1C00C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61C9C" w14:textId="257C299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A65CB7" w14:textId="0698CE9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ypically total, and some partial, open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47307" w14:textId="61CCD22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,84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D8B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3D4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1.25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AE60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733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6B5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265.93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3D4D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166.65</w:t>
            </w:r>
          </w:p>
        </w:tc>
      </w:tr>
      <w:tr w:rsidR="00CD5243" w:rsidRPr="00854B68" w14:paraId="07271424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7AFD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AC1A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58E08" w14:textId="0348889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B880E4" w14:textId="63F55C2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ypically, partial (for malignant disease and teaching hospitals), and some total laparoscopic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6BF97" w14:textId="4E3F7D5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,91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0F9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97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2.12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81F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4549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DD31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60.83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7CF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327.09</w:t>
            </w:r>
          </w:p>
        </w:tc>
      </w:tr>
      <w:tr w:rsidR="00CD5243" w:rsidRPr="00854B68" w14:paraId="2B772811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89C91C4" w14:textId="41B396C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ark et al., 2012</w:t>
            </w:r>
          </w:p>
        </w:tc>
        <w:tc>
          <w:tcPr>
            <w:tcW w:w="709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3F9921C" w14:textId="680F18D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D8B78" w14:textId="357852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9047FF" w14:textId="52CEBD6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-assisted distal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C339F" w14:textId="6535A88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2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4FC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C41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9.92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3C2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6F6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34.70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0DC6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9.47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51C2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316.79</w:t>
            </w:r>
          </w:p>
        </w:tc>
      </w:tr>
      <w:tr w:rsidR="00CD5243" w:rsidRPr="00854B68" w14:paraId="45B8319A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713EB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B58C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166D1" w14:textId="786722F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264FDA" w14:textId="263912B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-assisted distal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22ED4" w14:textId="7826D78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B38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D37B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9.92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FBE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87F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14.73</w:t>
            </w:r>
          </w:p>
        </w:tc>
        <w:tc>
          <w:tcPr>
            <w:tcW w:w="379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D373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9.47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B35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414.06</w:t>
            </w:r>
          </w:p>
        </w:tc>
      </w:tr>
      <w:tr w:rsidR="00CD5243" w:rsidRPr="00854B68" w14:paraId="2A9AAE57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AE43CC3" w14:textId="21ABC7F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Yasunaga et al., 2013</w:t>
            </w:r>
          </w:p>
        </w:tc>
        <w:tc>
          <w:tcPr>
            <w:tcW w:w="709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C71149C" w14:textId="768F3D0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32357" w14:textId="7AD79B6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2B1A1B" w14:textId="2F7D913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F883E" w14:textId="29D2058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47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A588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276F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A3C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9BD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042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6FD2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,002.07</w:t>
            </w:r>
          </w:p>
        </w:tc>
      </w:tr>
      <w:tr w:rsidR="00CD5243" w:rsidRPr="00854B68" w14:paraId="33FB5BB9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7D1E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6CD0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0531B" w14:textId="5930710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8F3330" w14:textId="6F81DEF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and laparoscopic-assisted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110D9" w14:textId="059566A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47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006B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F331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7B63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588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1357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C2D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,556.91</w:t>
            </w:r>
          </w:p>
        </w:tc>
      </w:tr>
      <w:tr w:rsidR="00CD5243" w:rsidRPr="00854B68" w14:paraId="74D6C581" w14:textId="77777777" w:rsidTr="00DE5D59">
        <w:trPr>
          <w:trHeight w:val="227"/>
        </w:trPr>
        <w:tc>
          <w:tcPr>
            <w:tcW w:w="3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E5550C" w14:textId="5623957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urata et al., 2014</w:t>
            </w:r>
          </w:p>
        </w:tc>
        <w:tc>
          <w:tcPr>
            <w:tcW w:w="7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46A7AA" w14:textId="702469B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BC8CA" w14:textId="1389246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48B44A" w14:textId="7AF4A8B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2B385" w14:textId="43AB863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2,52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DA9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8446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442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3A1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E64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8CE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736.79</w:t>
            </w:r>
          </w:p>
        </w:tc>
      </w:tr>
      <w:tr w:rsidR="00CD5243" w:rsidRPr="00854B68" w14:paraId="02554579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72C2917" w14:textId="2E28DEC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im et al., 2015</w:t>
            </w:r>
          </w:p>
        </w:tc>
        <w:tc>
          <w:tcPr>
            <w:tcW w:w="709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44C3D1F" w14:textId="3FF8723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DA576" w14:textId="249ADE3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4551E58" w14:textId="66D6040B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14BB3" w14:textId="4E39393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1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1F5D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0C42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5.00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0A7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BF1E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75.8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C15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60.53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F1C1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91.21</w:t>
            </w:r>
          </w:p>
        </w:tc>
      </w:tr>
      <w:tr w:rsidR="00CD5243" w:rsidRPr="00854B68" w14:paraId="6ACD1B85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959B3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6F64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4CE28" w14:textId="5BD1B73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9070CC" w14:textId="6BDDC7F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-assisted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5A24E" w14:textId="5079D94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1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0790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F001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5.89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26A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870E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03.98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0F2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24.84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2D0B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68.56</w:t>
            </w:r>
          </w:p>
        </w:tc>
      </w:tr>
      <w:tr w:rsidR="00CD5243" w:rsidRPr="00854B68" w14:paraId="28781870" w14:textId="77777777" w:rsidTr="00DE5D59">
        <w:trPr>
          <w:trHeight w:val="227"/>
        </w:trPr>
        <w:tc>
          <w:tcPr>
            <w:tcW w:w="330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60B833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Tegels et al., 2017</w:t>
            </w:r>
          </w:p>
        </w:tc>
        <w:tc>
          <w:tcPr>
            <w:tcW w:w="709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15ADC281" w14:textId="118D3CB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 study with some retrospective data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B7E7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FE9C01" w14:textId="0BDEEF9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ubtotal and total open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39B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F74C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.28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EF9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1.80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7EC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01.1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56A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33.0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B978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77.00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77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952.77</w:t>
            </w:r>
          </w:p>
        </w:tc>
      </w:tr>
      <w:tr w:rsidR="00CD5243" w:rsidRPr="00854B68" w14:paraId="08846C5E" w14:textId="77777777" w:rsidTr="00DE5D59">
        <w:trPr>
          <w:trHeight w:val="227"/>
        </w:trPr>
        <w:tc>
          <w:tcPr>
            <w:tcW w:w="33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4E4C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709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E166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8FB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33AAD5" w14:textId="029AD8D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ubtotal and total laparoscopic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D50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E3F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.3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2DDF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9.04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AFB1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953.68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E91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98.1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1B16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91.32</w:t>
            </w:r>
          </w:p>
        </w:tc>
        <w:tc>
          <w:tcPr>
            <w:tcW w:w="3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08B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619.49</w:t>
            </w:r>
          </w:p>
        </w:tc>
      </w:tr>
    </w:tbl>
    <w:p w14:paraId="46252BE9" w14:textId="7994D515" w:rsidR="00EA58D5" w:rsidRPr="00854B68" w:rsidRDefault="00D15BEB" w:rsidP="00EE556B">
      <w:pPr>
        <w:spacing w:after="0"/>
        <w:ind w:left="-567"/>
        <w:rPr>
          <w:rFonts w:ascii="Times New Roman" w:hAnsi="Times New Roman" w:cs="Times New Roman"/>
          <w:i/>
        </w:rPr>
      </w:pPr>
      <w:r w:rsidRPr="0041489E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 xml:space="preserve">: </w:t>
      </w:r>
      <w:r w:rsidRPr="0026235D">
        <w:rPr>
          <w:rFonts w:ascii="Times New Roman" w:hAnsi="Times New Roman" w:cs="Times New Roman"/>
        </w:rPr>
        <w:annotationRef/>
      </w:r>
      <w:r>
        <w:rPr>
          <w:rFonts w:ascii="Times New Roman" w:hAnsi="Times New Roman" w:cs="Times New Roman"/>
        </w:rPr>
        <w:t xml:space="preserve">GLADG = Gasless Laparoscopy-Assisted Distal Gastrectomy; ODG = Open Distal Gastrectomy; </w:t>
      </w:r>
    </w:p>
    <w:p w14:paraId="1B125194" w14:textId="48B8068F" w:rsidR="00EA58D5" w:rsidRPr="00854B68" w:rsidRDefault="00EA58D5" w:rsidP="00EA58D5">
      <w:pPr>
        <w:spacing w:after="0"/>
        <w:rPr>
          <w:rFonts w:ascii="Times New Roman" w:hAnsi="Times New Roman" w:cs="Times New Roman"/>
        </w:rPr>
      </w:pPr>
    </w:p>
    <w:p w14:paraId="4B2CB8FE" w14:textId="2498B558" w:rsidR="00EA58D5" w:rsidRPr="00854B68" w:rsidRDefault="00EA58D5" w:rsidP="00EA58D5">
      <w:pPr>
        <w:spacing w:after="0"/>
        <w:rPr>
          <w:rFonts w:ascii="Times New Roman" w:hAnsi="Times New Roman" w:cs="Times New Roman"/>
        </w:rPr>
      </w:pPr>
    </w:p>
    <w:tbl>
      <w:tblPr>
        <w:tblW w:w="5802" w:type="pct"/>
        <w:tblInd w:w="-1139" w:type="dxa"/>
        <w:tblLayout w:type="fixed"/>
        <w:tblLook w:val="04A0" w:firstRow="1" w:lastRow="0" w:firstColumn="1" w:lastColumn="0" w:noHBand="0" w:noVBand="1"/>
      </w:tblPr>
      <w:tblGrid>
        <w:gridCol w:w="1134"/>
        <w:gridCol w:w="1988"/>
        <w:gridCol w:w="1134"/>
        <w:gridCol w:w="2836"/>
        <w:gridCol w:w="1134"/>
        <w:gridCol w:w="1134"/>
        <w:gridCol w:w="1137"/>
        <w:gridCol w:w="1134"/>
        <w:gridCol w:w="1137"/>
        <w:gridCol w:w="1134"/>
        <w:gridCol w:w="1137"/>
      </w:tblGrid>
      <w:tr w:rsidR="00DE5D59" w:rsidRPr="00854B68" w14:paraId="780B90AB" w14:textId="77777777" w:rsidTr="00EE556B">
        <w:trPr>
          <w:trHeight w:val="450"/>
        </w:trPr>
        <w:tc>
          <w:tcPr>
            <w:tcW w:w="5000" w:type="pct"/>
            <w:gridSpan w:val="11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9A0701" w14:textId="6CD2DE9F" w:rsidR="00DE5D59" w:rsidRPr="00854B68" w:rsidRDefault="00DE5D59" w:rsidP="00EE556B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hAnsi="Times New Roman" w:cs="Times New Roman"/>
                <w:b/>
              </w:rPr>
              <w:t xml:space="preserve">Supplementary Table </w:t>
            </w:r>
            <w:r>
              <w:rPr>
                <w:rFonts w:ascii="Times New Roman" w:hAnsi="Times New Roman" w:cs="Times New Roman"/>
                <w:b/>
              </w:rPr>
              <w:t>6</w:t>
            </w:r>
            <w:r w:rsidRPr="00854B68">
              <w:rPr>
                <w:rFonts w:ascii="Times New Roman" w:hAnsi="Times New Roman" w:cs="Times New Roman"/>
                <w:b/>
              </w:rPr>
              <w:t>.</w:t>
            </w:r>
            <w:r w:rsidRPr="00854B68">
              <w:rPr>
                <w:rFonts w:ascii="Times New Roman" w:hAnsi="Times New Roman" w:cs="Times New Roman"/>
              </w:rPr>
              <w:t xml:space="preserve"> Bariatric Studies with Costs Converted to 2018 USD</w:t>
            </w:r>
            <w:r>
              <w:rPr>
                <w:rFonts w:ascii="Times New Roman" w:hAnsi="Times New Roman" w:cs="Times New Roman"/>
              </w:rPr>
              <w:t>`</w:t>
            </w:r>
          </w:p>
        </w:tc>
      </w:tr>
      <w:tr w:rsidR="00A00DDD" w:rsidRPr="00854B68" w14:paraId="3A7E415C" w14:textId="77777777" w:rsidTr="00296FA0">
        <w:trPr>
          <w:trHeight w:val="450"/>
        </w:trPr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6FD05E47" w14:textId="0262B327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66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2BFACBE5" w14:textId="2918BD48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DED1C72" w14:textId="4588CBAF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94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</w:tcPr>
          <w:p w14:paraId="63C628B0" w14:textId="0B3A23A7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C693015" w14:textId="76277BD2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A667A56" w14:textId="77777777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86FED83" w14:textId="77777777" w:rsidR="00BB37DB" w:rsidRPr="00854B68" w:rsidRDefault="00BB37D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8F7A43E" w14:textId="77777777" w:rsidR="00BB37DB" w:rsidRPr="00854B68" w:rsidRDefault="00BB37D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F649658" w14:textId="77777777" w:rsidR="00BB37DB" w:rsidRPr="00854B68" w:rsidRDefault="00BB37D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0E8942D" w14:textId="77777777" w:rsidR="00BB37DB" w:rsidRPr="00854B68" w:rsidRDefault="00BB37D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5892C88" w14:textId="77777777" w:rsidR="00BB37DB" w:rsidRPr="00854B68" w:rsidRDefault="00BB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tr w:rsidR="00BB37DB" w:rsidRPr="00854B68" w14:paraId="50A869F0" w14:textId="77777777" w:rsidTr="00296FA0">
        <w:trPr>
          <w:trHeight w:val="227"/>
        </w:trPr>
        <w:tc>
          <w:tcPr>
            <w:tcW w:w="5000" w:type="pct"/>
            <w:gridSpan w:val="11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27B71C" w14:textId="4413DC73" w:rsidR="00BB37DB" w:rsidRPr="00854B68" w:rsidRDefault="00BB37D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mericas</w:t>
            </w:r>
          </w:p>
        </w:tc>
      </w:tr>
      <w:tr w:rsidR="00A00DDD" w:rsidRPr="00854B68" w14:paraId="1A70962A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23D5C5BE" w14:textId="591F4BD5" w:rsidR="00A00DDD" w:rsidRPr="00854B68" w:rsidRDefault="00A00DD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asoomi et al., 2012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4598C23" w14:textId="1428A0C0" w:rsidR="00A00DDD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</w:t>
            </w:r>
            <w:r w:rsidR="00A00DD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B54F3" w14:textId="6CE4E607" w:rsidR="00A00DDD" w:rsidRPr="00854B68" w:rsidRDefault="00A00DD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1804AC" w14:textId="03FB9BA2" w:rsidR="00A00DDD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6A6B2" w14:textId="2FCBDE33" w:rsidR="00A00DDD" w:rsidRPr="00854B68" w:rsidRDefault="00A00DD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,591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5F240" w14:textId="77777777" w:rsidR="00A00DDD" w:rsidRPr="00854B68" w:rsidRDefault="00A00DD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B5731" w14:textId="77777777" w:rsidR="00A00DDD" w:rsidRPr="00854B68" w:rsidRDefault="00A00DD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CD9C0" w14:textId="77777777" w:rsidR="00A00DDD" w:rsidRPr="00854B68" w:rsidRDefault="00A00DD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A8A9E" w14:textId="77777777" w:rsidR="00A00DDD" w:rsidRPr="00854B68" w:rsidRDefault="00A00DD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4B082" w14:textId="77777777" w:rsidR="00A00DDD" w:rsidRPr="00854B68" w:rsidRDefault="00A00DD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42E49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938.62</w:t>
            </w:r>
          </w:p>
        </w:tc>
      </w:tr>
      <w:tr w:rsidR="00A00DDD" w:rsidRPr="00854B68" w14:paraId="7740E9F7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62D85F1" w14:textId="77777777" w:rsidR="00A00DDD" w:rsidRPr="00854B68" w:rsidRDefault="00A00DDD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4C6729" w14:textId="3D9DF101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15F09" w14:textId="1A61DC48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6B88ED" w14:textId="7A64FDCB" w:rsidR="00A00DDD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9C55" w14:textId="2378128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3,45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54E54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EA9F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7A423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0AC67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2D585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0A96" w14:textId="77777777" w:rsidR="00A00DDD" w:rsidRPr="00854B68" w:rsidRDefault="00A00DD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822.16</w:t>
            </w:r>
          </w:p>
        </w:tc>
      </w:tr>
      <w:tr w:rsidR="00703F4A" w:rsidRPr="00854B68" w14:paraId="4D4A02DB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6C7BC42B" w14:textId="20AD0AAA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chraibman et al., 2014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D9A70AD" w14:textId="75ABA0CA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B76BA" w14:textId="091E61CB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A7F45B" w14:textId="61462BD8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SG for obesity treatmen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6A1AD" w14:textId="4870DBAA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5371A" w14:textId="77777777" w:rsidR="00703F4A" w:rsidRPr="00854B68" w:rsidRDefault="00703F4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F9E56" w14:textId="77777777" w:rsidR="00703F4A" w:rsidRPr="00854B68" w:rsidRDefault="00703F4A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A246F" w14:textId="77777777" w:rsidR="00703F4A" w:rsidRPr="00854B68" w:rsidRDefault="00703F4A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46BF9" w14:textId="77777777" w:rsidR="00703F4A" w:rsidRPr="00854B68" w:rsidRDefault="00703F4A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856.5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F0B65" w14:textId="77777777" w:rsidR="00703F4A" w:rsidRPr="00854B68" w:rsidRDefault="00703F4A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50DA9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900.47</w:t>
            </w:r>
          </w:p>
        </w:tc>
      </w:tr>
      <w:tr w:rsidR="00703F4A" w:rsidRPr="00854B68" w14:paraId="65C6E0C0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1914ED2B" w14:textId="77777777" w:rsidR="00703F4A" w:rsidRPr="00854B68" w:rsidRDefault="00703F4A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BAF6DA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D8017" w14:textId="58E18512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C477416" w14:textId="7AA9F17E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SG for obesity treatmen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7B220" w14:textId="42561A9B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918D7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AD82E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45905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7D57B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5,177.1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5A029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DFB85" w14:textId="77777777" w:rsidR="00703F4A" w:rsidRPr="00854B68" w:rsidRDefault="00703F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9,417.33</w:t>
            </w:r>
          </w:p>
        </w:tc>
      </w:tr>
      <w:tr w:rsidR="006F367E" w:rsidRPr="00854B68" w14:paraId="06A0AD69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23D1BFC" w14:textId="297EDEE5" w:rsidR="006F367E" w:rsidRPr="00854B68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illamere et al., 2015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F4F0B3F" w14:textId="366F27DC" w:rsidR="006F367E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cohort study</w:t>
            </w:r>
          </w:p>
          <w:p w14:paraId="31E09DDC" w14:textId="5FCBB7CE" w:rsidR="006F367E" w:rsidRPr="00854B68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F75FA" w14:textId="459CF7F0" w:rsidR="006F367E" w:rsidRPr="00854B68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173F23" w14:textId="41C459F7" w:rsidR="006F367E" w:rsidRPr="00854B68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DA2C0" w14:textId="5C3D70A5" w:rsidR="006F367E" w:rsidRPr="00854B68" w:rsidRDefault="006F367E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4,66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9A306" w14:textId="77777777" w:rsidR="006F367E" w:rsidRPr="00854B68" w:rsidRDefault="006F367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0003" w14:textId="77777777" w:rsidR="006F367E" w:rsidRPr="00854B68" w:rsidRDefault="006F367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D3CF8" w14:textId="77777777" w:rsidR="006F367E" w:rsidRPr="00854B68" w:rsidRDefault="006F367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8D3AD" w14:textId="77777777" w:rsidR="006F367E" w:rsidRPr="00854B68" w:rsidRDefault="006F367E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D8F08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4F110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743.96</w:t>
            </w:r>
          </w:p>
        </w:tc>
      </w:tr>
      <w:tr w:rsidR="006F367E" w:rsidRPr="00854B68" w14:paraId="3999EBC7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248D410" w14:textId="77777777" w:rsidR="006F367E" w:rsidRPr="00854B68" w:rsidRDefault="006F367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68331B58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30A97" w14:textId="1114DB70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4DC7AE" w14:textId="6EC1C03B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sleeve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A0E4F" w14:textId="62DDE958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,69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3C32C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313A0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4B425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FE18E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CF6EC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9C2FB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51.12</w:t>
            </w:r>
          </w:p>
        </w:tc>
      </w:tr>
      <w:tr w:rsidR="006F367E" w:rsidRPr="00854B68" w14:paraId="15D735CC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C9CE7C9" w14:textId="77777777" w:rsidR="006F367E" w:rsidRPr="00854B68" w:rsidRDefault="006F367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6E5AB3D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D443E" w14:textId="0BAD0000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DA3F441" w14:textId="6F944FDB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FB286" w14:textId="20F261F0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,21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09AC4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E3F92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9B34F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0AD6C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9EC43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9B30F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471.14</w:t>
            </w:r>
          </w:p>
        </w:tc>
      </w:tr>
      <w:tr w:rsidR="006F367E" w:rsidRPr="00854B68" w14:paraId="0867A050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D45AF6A" w14:textId="77777777" w:rsidR="006F367E" w:rsidRPr="00854B68" w:rsidRDefault="006F367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7409B1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A3F98" w14:textId="33E6EF38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9970FC" w14:textId="54446AAE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sleeve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973E" w14:textId="65DE20B3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5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4E418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F1387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D25B1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BD6B0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7DA2E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9F20D" w14:textId="77777777" w:rsidR="006F367E" w:rsidRPr="00854B68" w:rsidRDefault="006F36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223.47</w:t>
            </w:r>
          </w:p>
        </w:tc>
      </w:tr>
      <w:tr w:rsidR="00F65469" w:rsidRPr="00854B68" w14:paraId="33CABF4B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E4257F" w14:textId="0339C772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epper et al., 2016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3560B5" w14:textId="5FBD7471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A5A6A" w14:textId="27A496AE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272C7A" w14:textId="6A293200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S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B4030" w14:textId="3A9033FC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A6DAC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E1940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BAE2E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5CCFD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910.38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5DB2D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64251" w14:textId="77777777" w:rsidR="00F65469" w:rsidRPr="00854B68" w:rsidRDefault="00F654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788.35</w:t>
            </w:r>
          </w:p>
        </w:tc>
      </w:tr>
      <w:tr w:rsidR="00DC6FAC" w:rsidRPr="00854B68" w14:paraId="2661B42F" w14:textId="77777777" w:rsidTr="00296FA0">
        <w:trPr>
          <w:trHeight w:val="227"/>
        </w:trPr>
        <w:tc>
          <w:tcPr>
            <w:tcW w:w="377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DD5DB8C" w14:textId="77777777" w:rsidR="00DC6FAC" w:rsidRPr="00854B68" w:rsidRDefault="00DC6FA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0D8C1E2C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2F470" w14:textId="4ACBF53E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FEE1CC" w14:textId="17378B4B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SLG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8649C" w14:textId="7EE22DAA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896D4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F1AE8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81298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E22AA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804.07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4BE9B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11AE5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068.35</w:t>
            </w:r>
          </w:p>
        </w:tc>
      </w:tr>
      <w:tr w:rsidR="00DC6FAC" w:rsidRPr="00854B68" w14:paraId="038A7A2D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DAD3C4B" w14:textId="5AA50221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Roy et al., 2017</w:t>
            </w:r>
          </w:p>
        </w:tc>
        <w:tc>
          <w:tcPr>
            <w:tcW w:w="661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28967734" w14:textId="02290E16" w:rsidR="00DC6FAC" w:rsidRPr="00854B68" w:rsidRDefault="00C605A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D905E" w14:textId="14213C04" w:rsidR="00DC6FAC" w:rsidRPr="00854B68" w:rsidRDefault="00296FA0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B266CC" w14:textId="717D0E77" w:rsidR="00DC6FAC" w:rsidRPr="00854B68" w:rsidRDefault="00C605A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oux-en-Y gastric bypass</w:t>
            </w:r>
          </w:p>
        </w:tc>
        <w:tc>
          <w:tcPr>
            <w:tcW w:w="3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85B6A" w14:textId="2D05FC72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,613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7AF53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6.99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DD75F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35.29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C37A5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98.15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F9082" w14:textId="77777777" w:rsidR="00DC6FAC" w:rsidRPr="00854B68" w:rsidRDefault="00DC6FA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333.20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77D5A" w14:textId="77777777" w:rsidR="00DC6FAC" w:rsidRPr="00854B68" w:rsidRDefault="00DC6FA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81.17</w:t>
            </w:r>
          </w:p>
        </w:tc>
        <w:tc>
          <w:tcPr>
            <w:tcW w:w="3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0D364" w14:textId="77777777" w:rsidR="00DC6FAC" w:rsidRPr="00854B68" w:rsidRDefault="00DC6FA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590.26</w:t>
            </w:r>
          </w:p>
        </w:tc>
      </w:tr>
      <w:tr w:rsidR="00DC6FAC" w:rsidRPr="00854B68" w14:paraId="08BF5EBA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772112FF" w14:textId="77777777" w:rsidR="00DC6FAC" w:rsidRPr="00854B68" w:rsidRDefault="00DC6FA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674681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E0702" w14:textId="2F67C116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5E63C2" w14:textId="7F623E97" w:rsidR="00DC6FAC" w:rsidRPr="00854B68" w:rsidRDefault="00C605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S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FBD68" w14:textId="2C1E8198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,94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04E9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1.24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35F71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72.5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17B8C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23.37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D6953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273.09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E6939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930.63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781E7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889.06</w:t>
            </w:r>
          </w:p>
        </w:tc>
      </w:tr>
      <w:tr w:rsidR="00DC6FAC" w:rsidRPr="00854B68" w14:paraId="0418AA9D" w14:textId="77777777" w:rsidTr="00296FA0">
        <w:trPr>
          <w:trHeight w:val="227"/>
        </w:trPr>
        <w:tc>
          <w:tcPr>
            <w:tcW w:w="5000" w:type="pct"/>
            <w:gridSpan w:val="11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3B36439" w14:textId="2525E484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E823F4" w:rsidRPr="00854B68" w14:paraId="3537A0DA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AF8C982" w14:textId="4ACA5826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Gounder et al., 2016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C6ECAAC" w14:textId="7434CFC6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27328" w14:textId="59924BB2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09F76E" w14:textId="058CD6A3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oux-en-Y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8A729" w14:textId="0C3C72BA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1C3BD" w14:textId="77777777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ED63F" w14:textId="77777777" w:rsidR="00E823F4" w:rsidRPr="00854B68" w:rsidRDefault="00E823F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1.6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DE548" w14:textId="77777777" w:rsidR="00E823F4" w:rsidRPr="00854B68" w:rsidRDefault="00E823F4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1F669" w14:textId="77777777" w:rsidR="00E823F4" w:rsidRPr="00854B68" w:rsidRDefault="00E823F4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82.69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12B4" w14:textId="77777777" w:rsidR="00E823F4" w:rsidRPr="00854B68" w:rsidRDefault="00E823F4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35.46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56746" w14:textId="77777777" w:rsidR="00E823F4" w:rsidRPr="00854B68" w:rsidRDefault="00E823F4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51.52</w:t>
            </w:r>
          </w:p>
        </w:tc>
      </w:tr>
      <w:tr w:rsidR="00DC6FAC" w:rsidRPr="00854B68" w14:paraId="253D0308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53498E4B" w14:textId="77777777" w:rsidR="00DC6FAC" w:rsidRPr="00854B68" w:rsidRDefault="00DC6FA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D7669D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78AD0" w14:textId="6A0A50C5" w:rsidR="00DC6FAC" w:rsidRPr="00854B68" w:rsidRDefault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D1117F" w14:textId="688BE5E1" w:rsidR="00DC6FAC" w:rsidRPr="00854B68" w:rsidRDefault="00E823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S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53484" w14:textId="4765F0BB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8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C759B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8AA5B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1.6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C1FE2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FC4C5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185.4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C95B7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63.50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8E6F" w14:textId="77777777" w:rsidR="00DC6FAC" w:rsidRPr="00854B68" w:rsidRDefault="00DC6F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562.00</w:t>
            </w:r>
          </w:p>
        </w:tc>
      </w:tr>
      <w:tr w:rsidR="00DC6FAC" w:rsidRPr="00854B68" w14:paraId="470D4057" w14:textId="77777777" w:rsidTr="00296FA0">
        <w:trPr>
          <w:trHeight w:val="227"/>
        </w:trPr>
        <w:tc>
          <w:tcPr>
            <w:tcW w:w="5000" w:type="pct"/>
            <w:gridSpan w:val="11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F9D77E4" w14:textId="6B990DA0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MEA</w:t>
            </w:r>
          </w:p>
        </w:tc>
      </w:tr>
      <w:tr w:rsidR="00DC6FAC" w:rsidRPr="00854B68" w14:paraId="06916937" w14:textId="77777777" w:rsidTr="00296FA0">
        <w:trPr>
          <w:trHeight w:val="227"/>
        </w:trPr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B7F59F" w14:textId="1CC8ABC0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agen et al., 2017</w:t>
            </w:r>
          </w:p>
        </w:tc>
        <w:tc>
          <w:tcPr>
            <w:tcW w:w="6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B9EC93" w14:textId="7C0E1F35" w:rsidR="00DC6FAC" w:rsidRPr="00854B68" w:rsidRDefault="00CE135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 stud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51874" w14:textId="4B3191F9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8E32D5" w14:textId="3C0BC25D" w:rsidR="00DC6FAC" w:rsidRPr="00854B68" w:rsidRDefault="00BF77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gastric bypass surger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7D2CA" w14:textId="1EA26F22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4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E4F26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F2E62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34DAE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45.52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7CB27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964.57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960D2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44756" w14:textId="77777777" w:rsidR="00DC6FAC" w:rsidRPr="00854B68" w:rsidRDefault="00DC6FA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864.41</w:t>
            </w:r>
          </w:p>
        </w:tc>
      </w:tr>
      <w:tr w:rsidR="00DC6FAC" w:rsidRPr="00854B68" w14:paraId="33BB0ED4" w14:textId="77777777" w:rsidTr="00296FA0">
        <w:trPr>
          <w:trHeight w:val="227"/>
        </w:trPr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21EAE0" w14:textId="5971AF3A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Ismail et al., 2015</w:t>
            </w:r>
          </w:p>
        </w:tc>
        <w:tc>
          <w:tcPr>
            <w:tcW w:w="6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832C7E" w14:textId="44D01D75" w:rsidR="00DC6FAC" w:rsidRPr="00854B68" w:rsidRDefault="00BF77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Modeling study</w:t>
            </w:r>
            <w:r w:rsidR="0016173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vertAlign w:val="superscript"/>
                <w:lang w:val="en-CA" w:eastAsia="en-CA"/>
              </w:rPr>
              <w:t>a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87B68" w14:textId="42B5AB8E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C9B622" w14:textId="52439164" w:rsidR="00DC6FAC" w:rsidRPr="00854B68" w:rsidRDefault="00BF77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 assisted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33878" w14:textId="6240FA28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A3ED0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8AF12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10287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AEFB3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528.72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A8D22" w14:textId="77777777" w:rsidR="00DC6FAC" w:rsidRPr="00854B68" w:rsidRDefault="00DC6FA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5026E" w14:textId="77777777" w:rsidR="00DC6FAC" w:rsidRPr="00854B68" w:rsidRDefault="00DC6FA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F65469" w:rsidRPr="00854B68" w14:paraId="140F0DCB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A07FCAE" w14:textId="795C330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Ijah et al., 2014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E9B9489" w14:textId="7F06DCF4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0658D" w14:textId="194EC9AC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036560" w14:textId="53D2D77D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LSG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49C67" w14:textId="625D1BE1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0EE8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B024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39D8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F63A4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E605E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3F588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05.21</w:t>
            </w:r>
          </w:p>
        </w:tc>
      </w:tr>
      <w:tr w:rsidR="00BF7702" w:rsidRPr="00854B68" w14:paraId="6B1F3E04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5B5DDA9D" w14:textId="77777777" w:rsidR="00BF7702" w:rsidRPr="00854B68" w:rsidRDefault="00BF7702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67FAAF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E920" w14:textId="319E4FCB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CF1E15" w14:textId="02460E91" w:rsidR="00BF7702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Sleeve Gastrectomy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5631E" w14:textId="0254D72A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83E5B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CF556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CBAA2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0C341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F4563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5F0AE" w14:textId="77777777" w:rsidR="00BF7702" w:rsidRPr="00854B68" w:rsidRDefault="00BF77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726.26</w:t>
            </w:r>
          </w:p>
        </w:tc>
      </w:tr>
      <w:tr w:rsidR="003900BA" w:rsidRPr="00854B68" w14:paraId="7C2B3924" w14:textId="77777777" w:rsidTr="00296FA0">
        <w:trPr>
          <w:trHeight w:val="227"/>
        </w:trPr>
        <w:tc>
          <w:tcPr>
            <w:tcW w:w="377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CB4511E" w14:textId="611EE0D8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cozzari et al., 2011</w:t>
            </w:r>
          </w:p>
        </w:tc>
        <w:tc>
          <w:tcPr>
            <w:tcW w:w="661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89B0D96" w14:textId="2332D010" w:rsidR="003900BA" w:rsidRPr="00854B68" w:rsidRDefault="00EE556B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</w:t>
            </w:r>
            <w:r w:rsidR="003900B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hort 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0D4EB" w14:textId="2D08E08B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A7A222" w14:textId="54106F5C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oux-en-Y gastric bypas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517D5" w14:textId="23C1CB79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025C3" w14:textId="77777777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.11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58C71" w14:textId="77777777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44.5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9CCC1" w14:textId="77777777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078.33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0CBB3" w14:textId="77777777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13.13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365B8" w14:textId="77777777" w:rsidR="003900BA" w:rsidRPr="00854B68" w:rsidRDefault="003900B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689.88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23FEC" w14:textId="77777777" w:rsidR="003900BA" w:rsidRPr="00854B68" w:rsidRDefault="003900BA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03.02</w:t>
            </w:r>
          </w:p>
        </w:tc>
      </w:tr>
      <w:tr w:rsidR="003900BA" w:rsidRPr="00854B68" w14:paraId="720F0D06" w14:textId="77777777" w:rsidTr="00296FA0">
        <w:trPr>
          <w:trHeight w:val="227"/>
        </w:trPr>
        <w:tc>
          <w:tcPr>
            <w:tcW w:w="377" w:type="pct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4EAC5C7" w14:textId="77777777" w:rsidR="003900BA" w:rsidRPr="00854B68" w:rsidRDefault="003900BA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66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92297D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0B4D6" w14:textId="7F650C34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058DE8" w14:textId="76A93A8E" w:rsidR="003900BA" w:rsidRPr="003900BA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</w:t>
            </w:r>
            <w:r w:rsidRPr="003900B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bot-assisted hand-sewn gastrojejunal</w:t>
            </w:r>
          </w:p>
          <w:p w14:paraId="7E5C4BB9" w14:textId="3721F0AC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3900B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anastomosis</w:t>
            </w:r>
          </w:p>
        </w:tc>
        <w:tc>
          <w:tcPr>
            <w:tcW w:w="3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62AF0" w14:textId="2603E45B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0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A380B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.11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4C567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44.56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5DE3A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750.74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B40CB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94.35</w:t>
            </w:r>
          </w:p>
        </w:tc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190FA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67.61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38981" w14:textId="77777777" w:rsidR="003900BA" w:rsidRPr="00854B68" w:rsidRDefault="003900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561.95</w:t>
            </w:r>
          </w:p>
        </w:tc>
      </w:tr>
    </w:tbl>
    <w:p w14:paraId="571735CC" w14:textId="1FA15356" w:rsidR="00703F4A" w:rsidRDefault="00703F4A" w:rsidP="00703F4A">
      <w:pPr>
        <w:spacing w:after="0"/>
        <w:ind w:left="-567"/>
        <w:rPr>
          <w:rFonts w:ascii="Times New Roman" w:hAnsi="Times New Roman" w:cs="Times New Roman"/>
          <w:lang w:val="en-CA"/>
        </w:rPr>
      </w:pPr>
      <w:r w:rsidRPr="0041489E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 xml:space="preserve">: </w:t>
      </w:r>
      <w:r w:rsidRPr="0026235D">
        <w:rPr>
          <w:rFonts w:ascii="Times New Roman" w:hAnsi="Times New Roman" w:cs="Times New Roman"/>
        </w:rPr>
        <w:annotationRef/>
      </w:r>
      <w:r>
        <w:rPr>
          <w:rFonts w:ascii="Times New Roman" w:hAnsi="Times New Roman" w:cs="Times New Roman"/>
        </w:rPr>
        <w:t xml:space="preserve">LSG = </w:t>
      </w:r>
      <w:r w:rsidRPr="00703F4A">
        <w:rPr>
          <w:rFonts w:ascii="Times New Roman" w:hAnsi="Times New Roman" w:cs="Times New Roman"/>
          <w:lang w:val="en-CA"/>
        </w:rPr>
        <w:t>Laparoscopic sleeve gastrectomy</w:t>
      </w:r>
      <w:r>
        <w:rPr>
          <w:rFonts w:ascii="Times New Roman" w:hAnsi="Times New Roman" w:cs="Times New Roman"/>
          <w:lang w:val="en-CA"/>
        </w:rPr>
        <w:t xml:space="preserve">; </w:t>
      </w:r>
      <w:r w:rsidR="00E823F4">
        <w:rPr>
          <w:rFonts w:ascii="Times New Roman" w:hAnsi="Times New Roman" w:cs="Times New Roman"/>
          <w:lang w:val="en-CA"/>
        </w:rPr>
        <w:t xml:space="preserve">RCT = Randomized Controlled Trial; </w:t>
      </w:r>
      <w:r>
        <w:rPr>
          <w:rFonts w:ascii="Times New Roman" w:hAnsi="Times New Roman" w:cs="Times New Roman"/>
          <w:lang w:val="en-CA"/>
        </w:rPr>
        <w:t xml:space="preserve">RSG = </w:t>
      </w:r>
      <w:r w:rsidRPr="00703F4A">
        <w:rPr>
          <w:rFonts w:ascii="Times New Roman" w:hAnsi="Times New Roman" w:cs="Times New Roman"/>
          <w:lang w:val="en-CA"/>
        </w:rPr>
        <w:t>Robotic-assisted sleeve gastrectomy</w:t>
      </w:r>
      <w:r>
        <w:rPr>
          <w:rFonts w:ascii="Times New Roman" w:hAnsi="Times New Roman" w:cs="Times New Roman"/>
          <w:lang w:val="en-CA"/>
        </w:rPr>
        <w:t>;</w:t>
      </w:r>
      <w:r w:rsidR="00DC6FAC">
        <w:rPr>
          <w:rFonts w:ascii="Times New Roman" w:hAnsi="Times New Roman" w:cs="Times New Roman"/>
          <w:lang w:val="en-CA"/>
        </w:rPr>
        <w:t xml:space="preserve"> RSLG = </w:t>
      </w:r>
      <w:r w:rsidR="00DC6FAC" w:rsidRPr="00DC6FAC">
        <w:rPr>
          <w:rFonts w:ascii="Times New Roman" w:hAnsi="Times New Roman" w:cs="Times New Roman"/>
          <w:lang w:val="en-CA"/>
        </w:rPr>
        <w:t>Robotic-assisted laparoscopic sleeve gastrectomy</w:t>
      </w:r>
      <w:r w:rsidR="00DC6FAC">
        <w:rPr>
          <w:rFonts w:ascii="Times New Roman" w:hAnsi="Times New Roman" w:cs="Times New Roman"/>
          <w:lang w:val="en-CA"/>
        </w:rPr>
        <w:t xml:space="preserve">; </w:t>
      </w:r>
      <w:r w:rsidR="003900BA">
        <w:rPr>
          <w:rFonts w:ascii="Times New Roman" w:hAnsi="Times New Roman" w:cs="Times New Roman"/>
          <w:lang w:val="en-CA"/>
        </w:rPr>
        <w:t xml:space="preserve">SLSG = Standard laparoscopic sleeve gastrectomy </w:t>
      </w:r>
    </w:p>
    <w:p w14:paraId="0B06DADE" w14:textId="315BF723" w:rsidR="0016173D" w:rsidRPr="0016173D" w:rsidRDefault="0016173D" w:rsidP="00703F4A">
      <w:pPr>
        <w:spacing w:after="0"/>
        <w:ind w:left="-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  <w:lang w:val="en-CA"/>
        </w:rPr>
        <w:t>a</w:t>
      </w:r>
      <w:r>
        <w:rPr>
          <w:rFonts w:ascii="Times New Roman" w:hAnsi="Times New Roman" w:cs="Times New Roman"/>
          <w:lang w:val="en-CA"/>
        </w:rPr>
        <w:t xml:space="preserve">Study </w:t>
      </w:r>
      <w:r w:rsidR="00F65469">
        <w:rPr>
          <w:rFonts w:ascii="Times New Roman" w:hAnsi="Times New Roman" w:cs="Times New Roman"/>
          <w:lang w:val="en-CA"/>
        </w:rPr>
        <w:t xml:space="preserve">used hospital-data to validate model and to project reported cost. </w:t>
      </w:r>
    </w:p>
    <w:p w14:paraId="4673A66D" w14:textId="77777777" w:rsidR="00EA58D5" w:rsidRPr="00854B68" w:rsidRDefault="00EA58D5" w:rsidP="00EA58D5">
      <w:pPr>
        <w:rPr>
          <w:rFonts w:ascii="Times New Roman" w:hAnsi="Times New Roman" w:cs="Times New Roman"/>
        </w:rPr>
      </w:pPr>
    </w:p>
    <w:p w14:paraId="5DC47831" w14:textId="45AB20DE" w:rsidR="00EA58D5" w:rsidRPr="00854B68" w:rsidRDefault="00EA58D5" w:rsidP="00EA58D5">
      <w:pPr>
        <w:spacing w:after="0"/>
        <w:rPr>
          <w:rFonts w:ascii="Times New Roman" w:hAnsi="Times New Roman" w:cs="Times New Roman"/>
        </w:rPr>
      </w:pPr>
    </w:p>
    <w:tbl>
      <w:tblPr>
        <w:tblW w:w="12222" w:type="pct"/>
        <w:tblInd w:w="-1139" w:type="dxa"/>
        <w:tblLook w:val="04A0" w:firstRow="1" w:lastRow="0" w:firstColumn="1" w:lastColumn="0" w:noHBand="0" w:noVBand="1"/>
      </w:tblPr>
      <w:tblGrid>
        <w:gridCol w:w="1222"/>
        <w:gridCol w:w="1855"/>
        <w:gridCol w:w="1078"/>
        <w:gridCol w:w="56"/>
        <w:gridCol w:w="2864"/>
        <w:gridCol w:w="1388"/>
        <w:gridCol w:w="1128"/>
        <w:gridCol w:w="1115"/>
        <w:gridCol w:w="8"/>
        <w:gridCol w:w="1090"/>
        <w:gridCol w:w="13"/>
        <w:gridCol w:w="1077"/>
        <w:gridCol w:w="19"/>
        <w:gridCol w:w="1077"/>
        <w:gridCol w:w="19"/>
        <w:gridCol w:w="1045"/>
        <w:gridCol w:w="15041"/>
        <w:gridCol w:w="1312"/>
        <w:gridCol w:w="272"/>
      </w:tblGrid>
      <w:tr w:rsidR="00DE5D59" w:rsidRPr="00854B68" w14:paraId="22A4E336" w14:textId="77777777" w:rsidTr="00CD5243">
        <w:trPr>
          <w:gridAfter w:val="3"/>
          <w:wAfter w:w="2624" w:type="pct"/>
          <w:trHeight w:val="450"/>
          <w:tblHeader/>
        </w:trPr>
        <w:tc>
          <w:tcPr>
            <w:tcW w:w="2376" w:type="pct"/>
            <w:gridSpan w:val="16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90DE16" w14:textId="1026D743" w:rsidR="00DE5D59" w:rsidRPr="00854B68" w:rsidRDefault="00DE5D59" w:rsidP="00EE556B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hAnsi="Times New Roman" w:cs="Times New Roman"/>
                <w:b/>
              </w:rPr>
              <w:lastRenderedPageBreak/>
              <w:t xml:space="preserve">Supplementary Table </w:t>
            </w:r>
            <w:r w:rsidR="00CE26EA">
              <w:rPr>
                <w:rFonts w:ascii="Times New Roman" w:hAnsi="Times New Roman" w:cs="Times New Roman"/>
                <w:b/>
              </w:rPr>
              <w:t>7</w:t>
            </w:r>
            <w:r w:rsidRPr="00854B68">
              <w:rPr>
                <w:rFonts w:ascii="Times New Roman" w:hAnsi="Times New Roman" w:cs="Times New Roman"/>
                <w:b/>
              </w:rPr>
              <w:t>.</w:t>
            </w:r>
            <w:r w:rsidRPr="00854B68">
              <w:rPr>
                <w:rFonts w:ascii="Times New Roman" w:hAnsi="Times New Roman" w:cs="Times New Roman"/>
              </w:rPr>
              <w:t xml:space="preserve"> </w:t>
            </w:r>
            <w:r w:rsidR="00620154">
              <w:rPr>
                <w:rFonts w:ascii="Times New Roman" w:hAnsi="Times New Roman" w:cs="Times New Roman"/>
              </w:rPr>
              <w:t>Hemic</w:t>
            </w:r>
            <w:r w:rsidRPr="00854B68">
              <w:rPr>
                <w:rFonts w:ascii="Times New Roman" w:hAnsi="Times New Roman" w:cs="Times New Roman"/>
              </w:rPr>
              <w:t>olectomy Studies with Costs Converted to 2018 USD</w:t>
            </w:r>
          </w:p>
        </w:tc>
      </w:tr>
      <w:tr w:rsidR="00CD5243" w:rsidRPr="00854B68" w14:paraId="27C1B759" w14:textId="77777777" w:rsidTr="00CD5243">
        <w:trPr>
          <w:gridAfter w:val="3"/>
          <w:wAfter w:w="2624" w:type="pct"/>
          <w:trHeight w:val="450"/>
          <w:tblHeader/>
        </w:trPr>
        <w:tc>
          <w:tcPr>
            <w:tcW w:w="1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543CC69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bookmarkStart w:id="4" w:name="_Hlk523123224"/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2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5811103C" w14:textId="3CCF73BA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</w:tc>
        <w:tc>
          <w:tcPr>
            <w:tcW w:w="1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2505C578" w14:textId="1F3F3CED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46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19805487" w14:textId="0436EE91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21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9754097" w14:textId="270C2F53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1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23BE34E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17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E8C0A3D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D71BD5F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17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F7ABEFA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2FD5204" w14:textId="77777777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16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3B402B16" w14:textId="77777777" w:rsidR="00755A02" w:rsidRPr="00854B68" w:rsidRDefault="00755A02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tr w:rsidR="00755A02" w:rsidRPr="00854B68" w14:paraId="15B1E4CC" w14:textId="77777777" w:rsidTr="00CD5243">
        <w:trPr>
          <w:gridAfter w:val="3"/>
          <w:wAfter w:w="2624" w:type="pct"/>
          <w:trHeight w:val="225"/>
        </w:trPr>
        <w:tc>
          <w:tcPr>
            <w:tcW w:w="2376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4DA38854" w14:textId="6B377C8F" w:rsidR="00755A02" w:rsidRPr="00854B68" w:rsidRDefault="00755A02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mericas</w:t>
            </w:r>
          </w:p>
        </w:tc>
      </w:tr>
      <w:bookmarkEnd w:id="4"/>
      <w:tr w:rsidR="00DE5D59" w:rsidRPr="00854B68" w14:paraId="504E3A74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1743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Orenstein et al., 2011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2B68C12" w14:textId="47DBE21C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0452C" w14:textId="5CD717BD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4B5B5F" w14:textId="57279A30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colon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A8F09" w14:textId="370015A6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2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E353E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D77CC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992B9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E6CDE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56.21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E35A31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7BF99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579.60</w:t>
            </w:r>
          </w:p>
        </w:tc>
      </w:tr>
      <w:tr w:rsidR="00DE5D59" w:rsidRPr="00854B68" w14:paraId="4BDF68EC" w14:textId="77777777" w:rsidTr="00CD5243">
        <w:trPr>
          <w:gridAfter w:val="3"/>
          <w:wAfter w:w="2624" w:type="pct"/>
          <w:trHeight w:val="60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25674E" w14:textId="77777777" w:rsidR="00516D5C" w:rsidRPr="00854B68" w:rsidRDefault="00516D5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75ABB4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8FC26" w14:textId="70286348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B7AB98" w14:textId="7FE62A19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and-assisted colon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DE4FE" w14:textId="7AFD0BB9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6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6BE09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55056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7D0C1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049F7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58.01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25801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6FEF3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429.53</w:t>
            </w:r>
          </w:p>
        </w:tc>
      </w:tr>
      <w:tr w:rsidR="00DE5D59" w:rsidRPr="00854B68" w14:paraId="4FFB05D3" w14:textId="77777777" w:rsidTr="00CD5243">
        <w:trPr>
          <w:gridAfter w:val="3"/>
          <w:wAfter w:w="2624" w:type="pct"/>
          <w:trHeight w:val="8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90BDC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aid et al., 2012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C367F73" w14:textId="597E2D21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cohort study</w:t>
            </w: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8E6DD" w14:textId="3548FD9F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882104" w14:textId="58962679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  <w:r w:rsidR="000C4FB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(left, right, sigmoidal)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D945B" w14:textId="193EDBEF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8,802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172BA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B1339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D60C0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58716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C0898" w14:textId="77777777" w:rsidR="00516D5C" w:rsidRPr="00854B68" w:rsidRDefault="00516D5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2927F" w14:textId="77777777" w:rsidR="00516D5C" w:rsidRPr="00854B68" w:rsidRDefault="00516D5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180.62</w:t>
            </w:r>
          </w:p>
        </w:tc>
      </w:tr>
      <w:tr w:rsidR="00DE5D59" w:rsidRPr="00854B68" w14:paraId="01F62998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1B5ADF" w14:textId="77777777" w:rsidR="00516D5C" w:rsidRPr="00854B68" w:rsidRDefault="00516D5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C8AD93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A1A70" w14:textId="61C42B94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B43F53" w14:textId="00049785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  <w:r w:rsidR="000C4FB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(left, right, sigmoidal)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53D97" w14:textId="50674AFA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14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2889EB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FE1D2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7333D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05B867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00A08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D9ABE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660.85</w:t>
            </w:r>
          </w:p>
        </w:tc>
      </w:tr>
      <w:tr w:rsidR="00DE5D59" w:rsidRPr="00854B68" w14:paraId="0CA80349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65308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alabi et al., 2013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F994367" w14:textId="134EE7D8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C42B2" w14:textId="56B7ADF4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4A0016" w14:textId="0A9E05F5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nventional laparoscopic surgery (left and right hemicolectomies, sigmoidoscopy, anterior resection, abdominoperineal resection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7574B" w14:textId="0EEE193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5,648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CADAA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F2F4C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B6369A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96A12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6E9E4" w14:textId="77777777" w:rsidR="0016173D" w:rsidRPr="00854B68" w:rsidRDefault="0016173D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78FE5" w14:textId="77777777" w:rsidR="0016173D" w:rsidRPr="00854B68" w:rsidRDefault="0016173D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602.82</w:t>
            </w:r>
          </w:p>
        </w:tc>
      </w:tr>
      <w:tr w:rsidR="00DE5D59" w:rsidRPr="00854B68" w14:paraId="150A9AB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92B8C0" w14:textId="77777777" w:rsidR="00516D5C" w:rsidRPr="00854B68" w:rsidRDefault="00516D5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7AED8E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65E31" w14:textId="15BBB77D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61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A1D708" w14:textId="373DD087" w:rsidR="00516D5C" w:rsidRPr="00854B68" w:rsidRDefault="000C4F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-assisted colorectal surgery (left and right hemicolectomies, sigmoidoscopy, anterior resection, abdominoperineal resection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18395E" w14:textId="34F2332B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14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DB47F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254F7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23FA0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FCA4C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0920A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F4799" w14:textId="77777777" w:rsidR="00516D5C" w:rsidRPr="00854B68" w:rsidRDefault="00516D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,495.01</w:t>
            </w:r>
          </w:p>
        </w:tc>
      </w:tr>
      <w:tr w:rsidR="00CD5243" w:rsidRPr="00854B68" w14:paraId="35F7DFEF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C88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avis et al., 2014</w:t>
            </w:r>
          </w:p>
        </w:tc>
        <w:tc>
          <w:tcPr>
            <w:tcW w:w="293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5552A72F" w14:textId="3BEBAF4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cohort study)</w:t>
            </w:r>
          </w:p>
        </w:tc>
        <w:tc>
          <w:tcPr>
            <w:tcW w:w="17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4AB5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8DE65A" w14:textId="2AA22A3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cecectomy, left/right hemicolectomy, and sigmoidectomy</w:t>
            </w:r>
          </w:p>
        </w:tc>
        <w:tc>
          <w:tcPr>
            <w:tcW w:w="2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AB1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33</w:t>
            </w:r>
          </w:p>
        </w:tc>
        <w:tc>
          <w:tcPr>
            <w:tcW w:w="1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B85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8DBC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4B06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FEEA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26B7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1409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279.34</w:t>
            </w:r>
          </w:p>
        </w:tc>
      </w:tr>
      <w:tr w:rsidR="00CD5243" w:rsidRPr="00854B68" w14:paraId="0D3037B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56B0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AD204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CA5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338207" w14:textId="2A3A6EB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-assisted laparoscopic cecectomy, left/right hemicolectomy, and sigmoid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FF4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3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A0D7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2B23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BE61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6A8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5F7D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1B6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513.09</w:t>
            </w:r>
          </w:p>
        </w:tc>
      </w:tr>
      <w:tr w:rsidR="00CD5243" w:rsidRPr="00854B68" w14:paraId="6C4B0C6C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71B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ardy et al., 2014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038E084" w14:textId="5BB1051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9D06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8D4FA5" w14:textId="1EB69AE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colon surgery (right and extended right hemicolectomy; ileocecal and Hartmann’s resection; transverse, left, sigmoidal and subtotal colectomy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53E6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68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746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474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42.6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8C6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EF56A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13.3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C16A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98.79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D607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827.14</w:t>
            </w:r>
          </w:p>
        </w:tc>
      </w:tr>
      <w:tr w:rsidR="00CD5243" w:rsidRPr="00854B68" w14:paraId="79F19671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287E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972F2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91A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693C9D" w14:textId="5E60844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traight and hand-assisted laparoscopic colon surgery (right and extended right hemicolectomy; ileocecal and Hartmann’s resection; transverse, left, sigmoidal and subtotal colectomy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72F5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2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03AC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BCF2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99.47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672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39D4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78.1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6802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997.33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F99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25.36</w:t>
            </w:r>
          </w:p>
        </w:tc>
      </w:tr>
      <w:tr w:rsidR="00CD5243" w:rsidRPr="00854B68" w14:paraId="7375D04D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573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eller et al., 2014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BDFDCB8" w14:textId="311E628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36B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F0C203" w14:textId="37BE754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esections (laparoscopic cecectomy, left/right hemicolectomy, transverse colon resection, sigmoidectomy, total intra-abdominal colectomy, abdominoperineal, pull-through, and other resection of the rectum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FAF2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7,26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033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28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654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98.12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0BDF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74.31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4C90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39.6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10D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118.46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2E4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288.27</w:t>
            </w:r>
          </w:p>
        </w:tc>
      </w:tr>
      <w:tr w:rsidR="00CD5243" w:rsidRPr="00854B68" w14:paraId="789291F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C5223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BD94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055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033FF4" w14:textId="20A5D91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ALR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B96D5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44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A3E26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75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FCF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13.8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5FD2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94.7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AE98F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800.6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E17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817.5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98AE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,185.26</w:t>
            </w:r>
          </w:p>
        </w:tc>
      </w:tr>
      <w:tr w:rsidR="00CD5243" w:rsidRPr="00854B68" w14:paraId="4CEF9BC3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6869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tewart et al., 2014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1967BB6" w14:textId="75B6E74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4F7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5639A4" w14:textId="15863F5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ingle-site laparoscop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DF77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11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C1E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09CE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41.39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086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0B02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53.23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3AD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821.09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59AA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840.51</w:t>
            </w:r>
          </w:p>
        </w:tc>
      </w:tr>
      <w:tr w:rsidR="00CD5243" w:rsidRPr="00854B68" w14:paraId="2F716AB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3773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62C2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FCE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1FE511" w14:textId="5A37D8D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tandard laparoscopy (multi-trocar)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3A70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9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C6A8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F77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21.44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7C3F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58E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558.6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D58E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15.7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955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807.55</w:t>
            </w:r>
          </w:p>
        </w:tc>
      </w:tr>
      <w:tr w:rsidR="00CD5243" w:rsidRPr="00854B68" w14:paraId="550967AD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79A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rawshaw et al., 2015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D9BF1F5" w14:textId="04D4646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E4B9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C80A45" w14:textId="2B86CF2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Elective open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EEE6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,26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CD0A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CFAA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8685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736E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33AB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F5B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823.03</w:t>
            </w:r>
          </w:p>
        </w:tc>
      </w:tr>
      <w:tr w:rsidR="00CD5243" w:rsidRPr="00854B68" w14:paraId="7D95087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DB3E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E8494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FC00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86657E" w14:textId="6DC6E31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Elective laparoscopic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07F5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,89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2346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025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7555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278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4CE4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EADF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286.89</w:t>
            </w:r>
          </w:p>
        </w:tc>
      </w:tr>
      <w:tr w:rsidR="00CD5243" w:rsidRPr="00854B68" w14:paraId="7D07B3D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2A3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ollis et al., 2016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DF1CA14" w14:textId="631C2E1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229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700A1A" w14:textId="0202B8D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colorectal surgeries (APR, LAR, LHC, RHC, TAC, TPC) matched to laparoscopic surgerie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02B1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2BCB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.87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DDC3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87.96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71F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682.6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BB6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556.2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4243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615.70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F29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171.98</w:t>
            </w:r>
          </w:p>
        </w:tc>
      </w:tr>
      <w:tr w:rsidR="00CD5243" w:rsidRPr="00854B68" w14:paraId="375D8BAC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8B153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1B914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5FE3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368815" w14:textId="3D7A78C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colorectal surgeries (APR, LAR, LHC, RHC, TAC, TPC) matched to robotic surgerie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F4A0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78B1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.56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BFD3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00.5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0E14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11.2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9E6FB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85.8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108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004.03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910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889.92</w:t>
            </w:r>
          </w:p>
        </w:tc>
      </w:tr>
      <w:tr w:rsidR="00CD5243" w:rsidRPr="00854B68" w14:paraId="3D33CCA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C427B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234765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CBFC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46C702" w14:textId="1E77841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surgeries to treat APR, LAR, LHC, RHC, TAC, and TP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D5F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B984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.97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CE8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85.24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DDAF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95.2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64B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467.6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A1D9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26.22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E8A7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393.87</w:t>
            </w:r>
          </w:p>
        </w:tc>
      </w:tr>
      <w:tr w:rsidR="00CD5243" w:rsidRPr="00854B68" w14:paraId="4C09A76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3FFEF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23FA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B69D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F8457B" w14:textId="6A13607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surgeries to treat APR, LAR, LHC, RHC, TAC, and TP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E5A7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299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.20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3E25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76.8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7BD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91.1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B3E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344.4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8A3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384.40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268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728.89</w:t>
            </w:r>
          </w:p>
        </w:tc>
      </w:tr>
      <w:tr w:rsidR="00CD5243" w:rsidRPr="00854B68" w14:paraId="1C9A05F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7CD1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eller et al., 2016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E32FD4A" w14:textId="2093E0C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Prospective cohort 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BB9E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86B6D9" w14:textId="0469781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multiple segmental and abdominoperineal resections, cecectomy, LHC, RHC, transverse and total intra-abdominal colectomy, partial excision, pull-through resection of rectum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1489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,34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ADE0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4F1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57.55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14E0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80.5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B99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11.8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30C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688.88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A49B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,988.71</w:t>
            </w:r>
          </w:p>
        </w:tc>
      </w:tr>
      <w:tr w:rsidR="00CD5243" w:rsidRPr="00854B68" w14:paraId="3071B2D2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E36F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2A36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00E1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DA58B5" w14:textId="5D312502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multiple segmental and abdominoperineal resections, cecectomy, LHC, RHC, transverse and total intra-abdominal colectomy, partial excision, pull-through resection of rectum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A00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,34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C6C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7F1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34.51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F6B8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88.2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C6F9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281.7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09B3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401.4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0484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,315.98</w:t>
            </w:r>
          </w:p>
        </w:tc>
      </w:tr>
      <w:tr w:rsidR="00CD5243" w:rsidRPr="00854B68" w14:paraId="3052038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5F2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asudevan et al., 2016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4A1DFB2" w14:textId="2575E9F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F955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E1171A" w14:textId="416593F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ight, left, and other resection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01A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1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4332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B645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448A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3DE3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1FDD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3EA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7,236.60</w:t>
            </w:r>
          </w:p>
        </w:tc>
      </w:tr>
      <w:tr w:rsidR="00CD5243" w:rsidRPr="00854B68" w14:paraId="164B2D3A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5DE67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60868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5D49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888B40" w14:textId="70EA6D8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ight, left, and other resection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3088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96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A89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7E24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1062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5D4C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5051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5EDCD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,761.80</w:t>
            </w:r>
          </w:p>
        </w:tc>
      </w:tr>
      <w:tr w:rsidR="00CD5243" w:rsidRPr="00854B68" w14:paraId="354E9AE4" w14:textId="77777777" w:rsidTr="00CD5243">
        <w:trPr>
          <w:gridAfter w:val="3"/>
          <w:wAfter w:w="2624" w:type="pct"/>
          <w:trHeight w:val="225"/>
        </w:trPr>
        <w:tc>
          <w:tcPr>
            <w:tcW w:w="2376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5D12CCF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B3406C" w:rsidRPr="00854B68" w14:paraId="712467EA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98F146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Li et al., 2012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D6CD91B" w14:textId="0CC4B1FE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1B003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5A1657" w14:textId="61609379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H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7EABD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4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5141F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1E3B2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8F5DD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CDCBB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CA34F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20271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906.75</w:t>
            </w:r>
          </w:p>
        </w:tc>
      </w:tr>
      <w:tr w:rsidR="00B3406C" w:rsidRPr="00854B68" w14:paraId="67C98BC3" w14:textId="77777777" w:rsidTr="00B3406C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B3650F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38BD67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6E0CE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AADDC7" w14:textId="5106668B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RH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B1C2B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1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4931D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C6BD1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1182E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95BBA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0BF32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3A5BA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987.54</w:t>
            </w:r>
          </w:p>
        </w:tc>
      </w:tr>
      <w:tr w:rsidR="00B3406C" w:rsidRPr="00854B68" w14:paraId="2F861A29" w14:textId="77777777" w:rsidTr="00B3406C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3A4B6" w14:textId="3ACBCD7D" w:rsidR="00B3406C" w:rsidRPr="00854B68" w:rsidRDefault="00AC4610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 xml:space="preserve">Liu et al., </w:t>
            </w:r>
            <w:r w:rsidR="00F8620E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2012</w:t>
            </w:r>
          </w:p>
        </w:tc>
        <w:tc>
          <w:tcPr>
            <w:tcW w:w="293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38D2B109" w14:textId="24DA25F9" w:rsidR="00B3406C" w:rsidRPr="00854B68" w:rsidRDefault="00F8620E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DE74B9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309780" w14:textId="48EAF16F" w:rsidR="00B3406C" w:rsidRPr="00854B68" w:rsidRDefault="00F8620E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0EF7A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FFD54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.30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64979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D6525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74.2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E3380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69.03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AA763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484C3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436.83</w:t>
            </w:r>
          </w:p>
        </w:tc>
      </w:tr>
      <w:tr w:rsidR="00B3406C" w:rsidRPr="00854B68" w14:paraId="48B7B868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A67142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53CD0F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EC1B7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8A80B2" w14:textId="0BBEBB99" w:rsidR="00B3406C" w:rsidRPr="00854B68" w:rsidRDefault="00F8620E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AL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7DFD8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bookmarkStart w:id="5" w:name="_GoBack"/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</w:t>
            </w:r>
            <w:bookmarkEnd w:id="5"/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31744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.27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07593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B7B7F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580.2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D6A9C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764.2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FDAB6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62B4B" w14:textId="77777777" w:rsidR="00B3406C" w:rsidRPr="00854B68" w:rsidRDefault="00B3406C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385.46</w:t>
            </w:r>
          </w:p>
        </w:tc>
      </w:tr>
      <w:tr w:rsidR="00CD5243" w:rsidRPr="00854B68" w14:paraId="2333843B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A57A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Park et al.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 xml:space="preserve"> 2012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27194C2" w14:textId="15C914E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4B05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CCE51A" w14:textId="18A6FED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assisted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DC9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6F52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8D7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3.75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CAB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F102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349.36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BA30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77.60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AFF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165.63</w:t>
            </w:r>
          </w:p>
        </w:tc>
      </w:tr>
      <w:tr w:rsidR="00CD5243" w:rsidRPr="00854B68" w14:paraId="7B3B08A8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647F1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6B42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20A9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ED5E8F" w14:textId="598C0CA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assisted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158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314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73D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6.41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7D7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DF88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83.6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53D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630.18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135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635.02</w:t>
            </w:r>
          </w:p>
        </w:tc>
      </w:tr>
      <w:tr w:rsidR="00CD5243" w:rsidRPr="00854B68" w14:paraId="0EEEE33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C81D7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heng et al.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21FA251" w14:textId="5E3346F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2E4D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3165F7" w14:textId="6CCEF8A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H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1A3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944C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06EB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550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9CA4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0C3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4856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221.71</w:t>
            </w:r>
          </w:p>
        </w:tc>
      </w:tr>
      <w:tr w:rsidR="00CD5243" w:rsidRPr="00854B68" w14:paraId="0DE5D1EC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9069A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3346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8F47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26715DB" w14:textId="5B25F42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and-assisted laparoscopic RH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E34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9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F1F5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1F54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C09E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58E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986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5AD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482.36</w:t>
            </w:r>
          </w:p>
        </w:tc>
      </w:tr>
      <w:tr w:rsidR="00CD5243" w:rsidRPr="00854B68" w14:paraId="3F64066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B304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Thompson et al., 2014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2B524F2" w14:textId="70357CC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cohort study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71A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A172E1" w14:textId="5A14AC7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abdominoperineal resections, cecectomy, LHC, RHC, extended RHC, total colectomy, sigmoidectomy, transcolectomy  and total colectomy, anterior resection of rectum and ultralow anterior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C0E0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4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9DD8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3.79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3C7E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7BBA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91.8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8043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056.9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66B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9815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,464.13</w:t>
            </w:r>
          </w:p>
        </w:tc>
      </w:tr>
      <w:tr w:rsidR="00CD5243" w:rsidRPr="00854B68" w14:paraId="49CB833F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576E4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2F264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BAB4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946EC48" w14:textId="6629872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abdominoperineal resections, cecectomy, LHC, RHC, extended RHC, total colectomy, sigmoidectomy, transcolectomy  and total colectomy, anterior resection of rectum and ultralow anterior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35B3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44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E93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3.76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0B61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6469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31.0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F6F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41.4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C5E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18E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591.16</w:t>
            </w:r>
          </w:p>
        </w:tc>
      </w:tr>
      <w:tr w:rsidR="00CD5243" w:rsidRPr="00854B68" w14:paraId="6C4AB169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76D8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Hayashi et al., 2017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D657DC3" w14:textId="4F0056A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6770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615BE8" w14:textId="6232E44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esection of the colon or rectum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F794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27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C296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E20E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78.6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008E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209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54.6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99BB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50.29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8B1D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972.46</w:t>
            </w:r>
          </w:p>
        </w:tc>
      </w:tr>
      <w:tr w:rsidR="00CD5243" w:rsidRPr="00854B68" w14:paraId="28E35B45" w14:textId="77777777" w:rsidTr="009F4B4D">
        <w:trPr>
          <w:gridAfter w:val="3"/>
          <w:wAfter w:w="2624" w:type="pct"/>
          <w:trHeight w:val="64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84E72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A5A80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CDA7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C67FEA" w14:textId="556C03A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esection of the colon or rectum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262F0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7763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EDED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67.42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6E1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14839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821.4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0835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655.74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2C7B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138.87</w:t>
            </w:r>
          </w:p>
        </w:tc>
      </w:tr>
      <w:tr w:rsidR="00CD5243" w:rsidRPr="00854B68" w14:paraId="389690B1" w14:textId="2BD42C27" w:rsidTr="009F4B4D">
        <w:trPr>
          <w:trHeight w:val="64"/>
        </w:trPr>
        <w:tc>
          <w:tcPr>
            <w:tcW w:w="2376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5311F9D" w14:textId="782BE49F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MEA</w:t>
            </w:r>
          </w:p>
        </w:tc>
        <w:tc>
          <w:tcPr>
            <w:tcW w:w="2374" w:type="pct"/>
            <w:vAlign w:val="center"/>
          </w:tcPr>
          <w:p w14:paraId="04E1D590" w14:textId="3C3FD71A" w:rsidR="00CD5243" w:rsidRPr="00854B68" w:rsidRDefault="00CD5243" w:rsidP="00CD5243">
            <w:pPr>
              <w:jc w:val="left"/>
            </w:pPr>
          </w:p>
        </w:tc>
        <w:tc>
          <w:tcPr>
            <w:tcW w:w="207" w:type="pct"/>
          </w:tcPr>
          <w:p w14:paraId="05AEA6E5" w14:textId="77777777" w:rsidR="00CD5243" w:rsidRPr="00854B68" w:rsidRDefault="00CD5243" w:rsidP="00CD5243">
            <w:pPr>
              <w:jc w:val="left"/>
            </w:pPr>
          </w:p>
        </w:tc>
        <w:tc>
          <w:tcPr>
            <w:tcW w:w="43" w:type="pct"/>
            <w:vAlign w:val="center"/>
          </w:tcPr>
          <w:p w14:paraId="184540B0" w14:textId="77777777" w:rsidR="00CD5243" w:rsidRPr="00854B68" w:rsidRDefault="00CD5243" w:rsidP="00CD5243">
            <w:pPr>
              <w:jc w:val="left"/>
            </w:pPr>
          </w:p>
        </w:tc>
      </w:tr>
      <w:tr w:rsidR="00CD5243" w:rsidRPr="00854B68" w14:paraId="7F8BBA1F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9BB2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ertani et al., 2011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8CDB3BD" w14:textId="06726DCD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53B1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67F11D" w14:textId="33CF5AD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ectal resection (≤12cm above the anal verge) and colectomie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9BBA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4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FDE0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.48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500B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92.46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94E5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059.1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F1BA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274.9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38F8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54.74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730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651.90</w:t>
            </w:r>
          </w:p>
        </w:tc>
      </w:tr>
      <w:tr w:rsidR="00CD5243" w:rsidRPr="00854B68" w14:paraId="5ABC46B6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703DE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303D6D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666C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B1A441" w14:textId="34DC6E61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ectal resection (≤12cm above the anal verge) and colectomie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721C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0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803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.91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AF30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12.44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B4AB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920.36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DED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685.6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8A87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62.22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3B2B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770.08</w:t>
            </w:r>
          </w:p>
        </w:tc>
      </w:tr>
      <w:tr w:rsidR="00CD5243" w:rsidRPr="00854B68" w14:paraId="5957CA4B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F1965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21B33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436F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1E8019" w14:textId="07834048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rectal resection (≤12cm above the anal verge) and colectomies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00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2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F92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.49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E06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86.30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B14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617.5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8D4CD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357.86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A928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431.50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5040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811.58</w:t>
            </w:r>
          </w:p>
        </w:tc>
      </w:tr>
      <w:tr w:rsidR="00CD5243" w:rsidRPr="00854B68" w14:paraId="4199EB5F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88BF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eenhof et al., 2011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51E7213" w14:textId="6EEB0DF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B199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E1BC22" w14:textId="5145B0B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H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B04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8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E12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80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3ED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20.51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8CAE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47.48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D63A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07.3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3CB4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684.63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9B6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192.00</w:t>
            </w:r>
          </w:p>
        </w:tc>
      </w:tr>
      <w:tr w:rsidR="00CD5243" w:rsidRPr="00854B68" w14:paraId="6BC7E0F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E76B3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09C0D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74B4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508B22" w14:textId="799A57C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HC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F680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D3CB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46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FE99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27.53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111E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015.82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B8D92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84.90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EBDC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20.2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244D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805.14</w:t>
            </w:r>
          </w:p>
        </w:tc>
      </w:tr>
      <w:tr w:rsidR="00CD5243" w:rsidRPr="00854B68" w14:paraId="397AF0B3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F57E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erto et al., 2012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DABF47C" w14:textId="4A82A06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F22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6A453D" w14:textId="3125E5E0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 for right col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EF015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41C3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02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8B0BC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0.37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F81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60.1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F708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976.16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D47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287.36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AFA2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208.28</w:t>
            </w:r>
          </w:p>
        </w:tc>
      </w:tr>
      <w:tr w:rsidR="00CD5243" w:rsidRPr="00854B68" w14:paraId="73A9D2DE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70D0A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F01776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E710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51EAE4" w14:textId="15F09CF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tomy for left col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ACD0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2DCC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58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CA0C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0.38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FB32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08.43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8AAF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060.90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4CB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401.4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2EF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952.18</w:t>
            </w:r>
          </w:p>
        </w:tc>
      </w:tr>
      <w:tr w:rsidR="00CD5243" w:rsidRPr="00854B68" w14:paraId="06A3D635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0B951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862A84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EBCB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FA2A77" w14:textId="4AC27A5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the right col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C18B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CACC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.38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DEE2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0.33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6BC3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44.61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F669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05.2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F9C2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46.30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744B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624.15</w:t>
            </w:r>
          </w:p>
        </w:tc>
      </w:tr>
      <w:tr w:rsidR="00CD5243" w:rsidRPr="00854B68" w14:paraId="232E48F9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5D6BC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FD41F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82D7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5529CA" w14:textId="21DCF1F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y for the left col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0F20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5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14FC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03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F6F3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0.94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9B77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05.4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F41A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573.8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6176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56.63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BC62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692.85</w:t>
            </w:r>
          </w:p>
        </w:tc>
      </w:tr>
      <w:tr w:rsidR="00CD5243" w:rsidRPr="00854B68" w14:paraId="084AAE5A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23AC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ichalopoulos et al., 2013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D8567E3" w14:textId="105179B3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ase-control study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F64E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FDD77E" w14:textId="343B62B4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HC, sigmoidectomy and lower anterior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0C8C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0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24E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F717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FFF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784E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41CE0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9F36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984.68</w:t>
            </w:r>
          </w:p>
        </w:tc>
      </w:tr>
      <w:tr w:rsidR="00CD5243" w:rsidRPr="00854B68" w14:paraId="64CFFA8D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0F6B9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9E6E5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C098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072910" w14:textId="6546624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HC, sigmoidectomy and lower anterior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EFF3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2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0AD0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9CD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3C57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BC7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2DA6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0FF5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555.54</w:t>
            </w:r>
          </w:p>
        </w:tc>
      </w:tr>
      <w:tr w:rsidR="00CD5243" w:rsidRPr="00854B68" w14:paraId="1A9F17FF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BE68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hrlich et al., 2015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E580484" w14:textId="20B6846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ase-control study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2014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E741DB" w14:textId="583594FC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raditional open and fast-track ileocolic resection, right/transverse colon resection, left/sigmoid colon resection and total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6323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1690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48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643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57.92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1999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99.09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D85B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764.5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0A37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605.45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B57A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608.97</w:t>
            </w:r>
          </w:p>
        </w:tc>
      </w:tr>
      <w:tr w:rsidR="00CD5243" w:rsidRPr="00854B68" w14:paraId="3FACC0A1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685D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E1F0A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A4F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2F4FE0" w14:textId="1AA17B2A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raditional laparoscopic and fast-track ileocolic resection, right/transverse colon resection, left/sigmoid colon resection and total colectomy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82EC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3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74489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53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D171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57.92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C50C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22.06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2F62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19.5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ACBB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89.61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58A6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014.31</w:t>
            </w:r>
          </w:p>
        </w:tc>
      </w:tr>
      <w:tr w:rsidR="00CD5243" w:rsidRPr="00854B68" w14:paraId="64AFA1C3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6C78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e Angelis et al., 2016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F00E36D" w14:textId="1502E62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1A9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73A2ED" w14:textId="3FFEB82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RH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E4A3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0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2244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795A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444C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ECF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97.85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1DA5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31CA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CD5243" w:rsidRPr="00854B68" w14:paraId="54AB01C1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DDA75B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6A2F0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A87F2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5DFA12" w14:textId="29EB64FE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ARH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F765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0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C578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6A10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D1C6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698F8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16.97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732DE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7412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</w:tr>
      <w:tr w:rsidR="00CD5243" w:rsidRPr="00854B68" w14:paraId="421F581E" w14:textId="77777777" w:rsidTr="00CD5243">
        <w:trPr>
          <w:gridAfter w:val="3"/>
          <w:wAfter w:w="2624" w:type="pct"/>
          <w:trHeight w:val="450"/>
        </w:trPr>
        <w:tc>
          <w:tcPr>
            <w:tcW w:w="193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6F36B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van der Linden et al., 2017</w:t>
            </w:r>
          </w:p>
        </w:tc>
        <w:tc>
          <w:tcPr>
            <w:tcW w:w="293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28939A2C" w14:textId="2B43FB26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179" w:type="pct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559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763FE6" w14:textId="468E4049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onventional laparoscopic resection</w:t>
            </w:r>
          </w:p>
        </w:tc>
        <w:tc>
          <w:tcPr>
            <w:tcW w:w="2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E1D51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89</w:t>
            </w:r>
          </w:p>
        </w:tc>
        <w:tc>
          <w:tcPr>
            <w:tcW w:w="1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78033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3DDADA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35.62</w:t>
            </w:r>
          </w:p>
        </w:tc>
        <w:tc>
          <w:tcPr>
            <w:tcW w:w="17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1AB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E9A8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04.64</w:t>
            </w:r>
          </w:p>
        </w:tc>
        <w:tc>
          <w:tcPr>
            <w:tcW w:w="17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A235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71.57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A06A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889.40</w:t>
            </w:r>
          </w:p>
        </w:tc>
      </w:tr>
      <w:tr w:rsidR="00CD5243" w:rsidRPr="00854B68" w14:paraId="67CCC1D2" w14:textId="77777777" w:rsidTr="00CD5243">
        <w:trPr>
          <w:gridAfter w:val="3"/>
          <w:wAfter w:w="2624" w:type="pct"/>
          <w:trHeight w:val="225"/>
        </w:trPr>
        <w:tc>
          <w:tcPr>
            <w:tcW w:w="193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844A2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293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1D3FB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17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213E4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4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61E572" w14:textId="5A450C75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Single-port laparoscopic resection</w:t>
            </w:r>
          </w:p>
        </w:tc>
        <w:tc>
          <w:tcPr>
            <w:tcW w:w="2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C3B87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8</w:t>
            </w:r>
          </w:p>
        </w:tc>
        <w:tc>
          <w:tcPr>
            <w:tcW w:w="1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48036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76D1C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47.79</w:t>
            </w:r>
          </w:p>
        </w:tc>
        <w:tc>
          <w:tcPr>
            <w:tcW w:w="17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1AEAD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70515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361.07</w:t>
            </w:r>
          </w:p>
        </w:tc>
        <w:tc>
          <w:tcPr>
            <w:tcW w:w="17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AAF1F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364.31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1D36D0" w14:textId="77777777" w:rsidR="00CD5243" w:rsidRPr="00854B68" w:rsidRDefault="00CD5243" w:rsidP="00CD52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,220.88</w:t>
            </w:r>
          </w:p>
        </w:tc>
      </w:tr>
    </w:tbl>
    <w:p w14:paraId="4507300C" w14:textId="3D62DBA4" w:rsidR="00CD5243" w:rsidRDefault="00CD5243" w:rsidP="00CD5243">
      <w:pPr>
        <w:spacing w:after="0" w:line="240" w:lineRule="auto"/>
        <w:ind w:left="-993" w:right="486"/>
        <w:jc w:val="left"/>
        <w:rPr>
          <w:rFonts w:ascii="Times New Roman" w:eastAsia="Times New Roman" w:hAnsi="Times New Roman" w:cs="Times New Roman"/>
          <w:color w:val="000000"/>
          <w:szCs w:val="16"/>
          <w:lang w:val="en-CA" w:eastAsia="en-CA"/>
        </w:rPr>
      </w:pPr>
      <w:r w:rsidRPr="0041489E"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/>
        </w:rPr>
        <w:t xml:space="preserve">: </w:t>
      </w:r>
      <w:r w:rsidRPr="0026235D">
        <w:rPr>
          <w:rFonts w:ascii="Times New Roman" w:hAnsi="Times New Roman" w:cs="Times New Roman"/>
        </w:rPr>
        <w:annotationRef/>
      </w:r>
      <w:r w:rsidRPr="001D2642">
        <w:rPr>
          <w:rFonts w:ascii="Times New Roman" w:hAnsi="Times New Roman" w:cs="Times New Roman"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 xml:space="preserve">APR = Abdominal perineal resection; </w:t>
      </w:r>
      <w:r w:rsidR="00F8620E">
        <w:rPr>
          <w:rFonts w:ascii="Times New Roman" w:hAnsi="Times New Roman" w:cs="Times New Roman"/>
          <w:lang w:val="en-CA"/>
        </w:rPr>
        <w:t xml:space="preserve">HALC = Hand-assissted laparoscopic colectomy; </w:t>
      </w:r>
      <w:r>
        <w:rPr>
          <w:rFonts w:ascii="Times New Roman" w:hAnsi="Times New Roman" w:cs="Times New Roman"/>
        </w:rPr>
        <w:t xml:space="preserve">HCUP-NIS = </w:t>
      </w:r>
      <w:r w:rsidRPr="00516D5C">
        <w:rPr>
          <w:rFonts w:ascii="Times New Roman" w:hAnsi="Times New Roman" w:cs="Times New Roman"/>
          <w:lang w:val="en-CA"/>
        </w:rPr>
        <w:t>Cost &amp; Utilization Project National Inpatient Sample</w:t>
      </w:r>
      <w:r>
        <w:rPr>
          <w:rFonts w:ascii="Times New Roman" w:hAnsi="Times New Roman" w:cs="Times New Roman"/>
          <w:lang w:val="en-CA"/>
        </w:rPr>
        <w:t xml:space="preserve">; </w:t>
      </w:r>
      <w:r w:rsidRPr="00090013">
        <w:rPr>
          <w:rFonts w:ascii="Times New Roman" w:hAnsi="Times New Roman" w:cs="Times New Roman"/>
          <w:lang w:val="en-CA"/>
        </w:rPr>
        <w:t>LAR</w:t>
      </w:r>
      <w:r>
        <w:rPr>
          <w:rFonts w:ascii="Times New Roman" w:hAnsi="Times New Roman" w:cs="Times New Roman"/>
          <w:lang w:val="en-CA"/>
        </w:rPr>
        <w:t xml:space="preserve"> = Low Anterior Resection; LARH =</w:t>
      </w:r>
      <w:r w:rsidRPr="00296FA0">
        <w:rPr>
          <w:rFonts w:ascii="Times New Roman" w:hAnsi="Times New Roman" w:cs="Times New Roman"/>
          <w:sz w:val="32"/>
          <w:lang w:val="en-CA"/>
        </w:rPr>
        <w:t xml:space="preserve"> </w:t>
      </w:r>
      <w:r w:rsidRPr="00296FA0">
        <w:rPr>
          <w:rFonts w:ascii="Times New Roman" w:eastAsia="Times New Roman" w:hAnsi="Times New Roman" w:cs="Times New Roman"/>
          <w:color w:val="000000"/>
          <w:szCs w:val="16"/>
          <w:lang w:val="en-CA" w:eastAsia="en-CA"/>
        </w:rPr>
        <w:t>Laparoscopic-assisted right hemicolectomy</w:t>
      </w:r>
      <w:r>
        <w:rPr>
          <w:rFonts w:ascii="Times New Roman" w:eastAsia="Times New Roman" w:hAnsi="Times New Roman" w:cs="Times New Roman"/>
          <w:color w:val="000000"/>
          <w:szCs w:val="16"/>
          <w:lang w:val="en-CA" w:eastAsia="en-CA"/>
        </w:rPr>
        <w:t>;</w:t>
      </w:r>
      <w:r w:rsidRPr="00090013">
        <w:rPr>
          <w:rFonts w:ascii="Times New Roman" w:hAnsi="Times New Roman" w:cs="Times New Roman"/>
          <w:lang w:val="en-CA"/>
        </w:rPr>
        <w:t xml:space="preserve"> LHC</w:t>
      </w:r>
      <w:r>
        <w:rPr>
          <w:rFonts w:ascii="Times New Roman" w:hAnsi="Times New Roman" w:cs="Times New Roman"/>
          <w:lang w:val="en-CA"/>
        </w:rPr>
        <w:t xml:space="preserve"> = Left Hemicolectomy;</w:t>
      </w:r>
      <w:r w:rsidRPr="001D264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CA"/>
        </w:rPr>
        <w:t>NHI = National Health Insurance;</w:t>
      </w:r>
    </w:p>
    <w:p w14:paraId="5E3E8127" w14:textId="764DE948" w:rsidR="00EA58D5" w:rsidRDefault="0058753C" w:rsidP="003D63E5">
      <w:pPr>
        <w:spacing w:after="0" w:line="240" w:lineRule="auto"/>
        <w:ind w:left="-993" w:right="486"/>
        <w:jc w:val="left"/>
        <w:rPr>
          <w:rFonts w:ascii="Times New Roman" w:eastAsia="Times New Roman" w:hAnsi="Times New Roman" w:cs="Times New Roman"/>
          <w:color w:val="000000"/>
          <w:szCs w:val="16"/>
          <w:lang w:val="en-CA" w:eastAsia="en-CA"/>
        </w:rPr>
      </w:pPr>
      <w:r w:rsidRPr="00090013">
        <w:rPr>
          <w:rFonts w:ascii="Times New Roman" w:hAnsi="Times New Roman" w:cs="Times New Roman"/>
          <w:lang w:val="en-CA"/>
        </w:rPr>
        <w:t xml:space="preserve"> </w:t>
      </w:r>
      <w:r w:rsidR="00DE5D59">
        <w:rPr>
          <w:rFonts w:ascii="Times New Roman" w:hAnsi="Times New Roman" w:cs="Times New Roman"/>
          <w:lang w:val="en-CA"/>
        </w:rPr>
        <w:t xml:space="preserve">NIS = National Inpatient </w:t>
      </w:r>
      <w:r w:rsidR="001D2642">
        <w:rPr>
          <w:rFonts w:ascii="Times New Roman" w:hAnsi="Times New Roman" w:cs="Times New Roman"/>
          <w:lang w:val="en-CA"/>
        </w:rPr>
        <w:t xml:space="preserve">Sample; </w:t>
      </w:r>
      <w:r w:rsidR="001D2642">
        <w:rPr>
          <w:rFonts w:ascii="Times New Roman" w:hAnsi="Times New Roman" w:cs="Times New Roman"/>
        </w:rPr>
        <w:t xml:space="preserve">RALR </w:t>
      </w:r>
      <w:r w:rsidR="001D2642" w:rsidRPr="0026235D">
        <w:rPr>
          <w:rFonts w:ascii="Times New Roman" w:hAnsi="Times New Roman" w:cs="Times New Roman"/>
        </w:rPr>
        <w:annotationRef/>
      </w:r>
      <w:r w:rsidR="001D2642">
        <w:rPr>
          <w:rFonts w:ascii="Times New Roman" w:hAnsi="Times New Roman" w:cs="Times New Roman"/>
        </w:rPr>
        <w:t xml:space="preserve">= </w:t>
      </w:r>
      <w:r w:rsidR="001D2642">
        <w:rPr>
          <w:rFonts w:ascii="Times New Roman" w:hAnsi="Times New Roman" w:cs="Times New Roman"/>
          <w:lang w:val="en-CA"/>
        </w:rPr>
        <w:t xml:space="preserve">Robot-assisted laparoscopic resection; </w:t>
      </w:r>
      <w:r w:rsidR="00611AF0">
        <w:rPr>
          <w:rFonts w:ascii="Times New Roman" w:hAnsi="Times New Roman" w:cs="Times New Roman"/>
        </w:rPr>
        <w:t xml:space="preserve">RARH </w:t>
      </w:r>
      <w:r w:rsidR="00611AF0" w:rsidRPr="0026235D">
        <w:rPr>
          <w:rFonts w:ascii="Times New Roman" w:hAnsi="Times New Roman" w:cs="Times New Roman"/>
        </w:rPr>
        <w:annotationRef/>
      </w:r>
      <w:r w:rsidR="00611AF0">
        <w:rPr>
          <w:rFonts w:ascii="Times New Roman" w:hAnsi="Times New Roman" w:cs="Times New Roman"/>
        </w:rPr>
        <w:t xml:space="preserve">= </w:t>
      </w:r>
      <w:r w:rsidR="00611AF0">
        <w:rPr>
          <w:rFonts w:ascii="Times New Roman" w:hAnsi="Times New Roman" w:cs="Times New Roman"/>
          <w:lang w:val="en-CA"/>
        </w:rPr>
        <w:t xml:space="preserve">Robot-assisted </w:t>
      </w:r>
      <w:r w:rsidR="00611AF0" w:rsidRPr="00296FA0">
        <w:rPr>
          <w:rFonts w:ascii="Times New Roman" w:eastAsia="Times New Roman" w:hAnsi="Times New Roman" w:cs="Times New Roman"/>
          <w:color w:val="000000"/>
          <w:szCs w:val="16"/>
          <w:lang w:val="en-CA" w:eastAsia="en-CA"/>
        </w:rPr>
        <w:t>right hemicolectomy</w:t>
      </w:r>
      <w:r w:rsidR="00611AF0">
        <w:rPr>
          <w:rFonts w:ascii="Times New Roman" w:hAnsi="Times New Roman" w:cs="Times New Roman"/>
        </w:rPr>
        <w:t xml:space="preserve">; </w:t>
      </w:r>
      <w:r w:rsidR="00090013" w:rsidRPr="00090013">
        <w:rPr>
          <w:rFonts w:ascii="Times New Roman" w:hAnsi="Times New Roman" w:cs="Times New Roman"/>
          <w:lang w:val="en-CA"/>
        </w:rPr>
        <w:t>RHC</w:t>
      </w:r>
      <w:r w:rsidR="006D1870">
        <w:rPr>
          <w:rFonts w:ascii="Times New Roman" w:hAnsi="Times New Roman" w:cs="Times New Roman"/>
          <w:lang w:val="en-CA"/>
        </w:rPr>
        <w:t xml:space="preserve"> = Right Hemicolectomy;</w:t>
      </w:r>
      <w:r w:rsidR="00090013" w:rsidRPr="00090013">
        <w:rPr>
          <w:rFonts w:ascii="Times New Roman" w:hAnsi="Times New Roman" w:cs="Times New Roman"/>
          <w:lang w:val="en-CA"/>
        </w:rPr>
        <w:t xml:space="preserve"> TAC</w:t>
      </w:r>
      <w:r w:rsidR="006D1870">
        <w:rPr>
          <w:rFonts w:ascii="Times New Roman" w:hAnsi="Times New Roman" w:cs="Times New Roman"/>
          <w:lang w:val="en-CA"/>
        </w:rPr>
        <w:t xml:space="preserve"> = Total Abdominal</w:t>
      </w:r>
      <w:r w:rsidR="00DE5D59">
        <w:rPr>
          <w:rFonts w:ascii="Times New Roman" w:hAnsi="Times New Roman" w:cs="Times New Roman"/>
          <w:lang w:val="en-CA"/>
        </w:rPr>
        <w:t xml:space="preserve"> </w:t>
      </w:r>
      <w:r w:rsidR="006D1870">
        <w:rPr>
          <w:rFonts w:ascii="Times New Roman" w:hAnsi="Times New Roman" w:cs="Times New Roman"/>
          <w:lang w:val="en-CA"/>
        </w:rPr>
        <w:t>Colectomy;</w:t>
      </w:r>
      <w:r w:rsidR="00090013" w:rsidRPr="00090013">
        <w:rPr>
          <w:rFonts w:ascii="Times New Roman" w:hAnsi="Times New Roman" w:cs="Times New Roman"/>
          <w:lang w:val="en-CA"/>
        </w:rPr>
        <w:t xml:space="preserve"> TPC</w:t>
      </w:r>
      <w:r w:rsidR="006D1870">
        <w:rPr>
          <w:rFonts w:ascii="Times New Roman" w:hAnsi="Times New Roman" w:cs="Times New Roman"/>
          <w:lang w:val="en-CA"/>
        </w:rPr>
        <w:t xml:space="preserve"> = Total Proctocolectomy</w:t>
      </w:r>
      <w:r w:rsidR="001D2642">
        <w:rPr>
          <w:rFonts w:ascii="Times New Roman" w:hAnsi="Times New Roman" w:cs="Times New Roman"/>
          <w:lang w:val="en-CA"/>
        </w:rPr>
        <w:t>.</w:t>
      </w:r>
    </w:p>
    <w:p w14:paraId="1EED9B5F" w14:textId="3296BEA8" w:rsidR="00EA58D5" w:rsidRPr="00854B68" w:rsidRDefault="00EA58D5" w:rsidP="00EA58D5">
      <w:pPr>
        <w:spacing w:after="0"/>
        <w:rPr>
          <w:rFonts w:ascii="Times New Roman" w:hAnsi="Times New Roman" w:cs="Times New Roman"/>
        </w:rPr>
      </w:pPr>
    </w:p>
    <w:tbl>
      <w:tblPr>
        <w:tblW w:w="5859" w:type="pct"/>
        <w:jc w:val="center"/>
        <w:tblLook w:val="04A0" w:firstRow="1" w:lastRow="0" w:firstColumn="1" w:lastColumn="0" w:noHBand="0" w:noVBand="1"/>
      </w:tblPr>
      <w:tblGrid>
        <w:gridCol w:w="1268"/>
        <w:gridCol w:w="1716"/>
        <w:gridCol w:w="1078"/>
        <w:gridCol w:w="2879"/>
        <w:gridCol w:w="1179"/>
        <w:gridCol w:w="1179"/>
        <w:gridCol w:w="1179"/>
        <w:gridCol w:w="88"/>
        <w:gridCol w:w="893"/>
        <w:gridCol w:w="197"/>
        <w:gridCol w:w="741"/>
        <w:gridCol w:w="437"/>
        <w:gridCol w:w="501"/>
        <w:gridCol w:w="677"/>
        <w:gridCol w:w="179"/>
        <w:gridCol w:w="996"/>
      </w:tblGrid>
      <w:tr w:rsidR="00DE5D59" w:rsidRPr="00854B68" w14:paraId="62FB526C" w14:textId="77777777" w:rsidTr="003D63E5">
        <w:trPr>
          <w:trHeight w:val="450"/>
          <w:tblHeader/>
          <w:jc w:val="center"/>
        </w:trPr>
        <w:tc>
          <w:tcPr>
            <w:tcW w:w="5000" w:type="pct"/>
            <w:gridSpan w:val="16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5DFBA50" w14:textId="3189ECFD" w:rsidR="00DE5D59" w:rsidRPr="00854B68" w:rsidRDefault="00DE5D59" w:rsidP="00CE26EA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hAnsi="Times New Roman" w:cs="Times New Roman"/>
                <w:b/>
              </w:rPr>
              <w:t xml:space="preserve">Supplementary Table </w:t>
            </w:r>
            <w:r w:rsidR="00CE26EA">
              <w:rPr>
                <w:rFonts w:ascii="Times New Roman" w:hAnsi="Times New Roman" w:cs="Times New Roman"/>
                <w:b/>
              </w:rPr>
              <w:t>8</w:t>
            </w:r>
            <w:r w:rsidRPr="00854B68">
              <w:rPr>
                <w:rFonts w:ascii="Times New Roman" w:hAnsi="Times New Roman" w:cs="Times New Roman"/>
                <w:b/>
              </w:rPr>
              <w:t>.</w:t>
            </w:r>
            <w:r w:rsidRPr="00854B68">
              <w:rPr>
                <w:rFonts w:ascii="Times New Roman" w:hAnsi="Times New Roman" w:cs="Times New Roman"/>
              </w:rPr>
              <w:t xml:space="preserve"> Hepatectomy Studies with Costs Converted to 2018 USD</w:t>
            </w:r>
          </w:p>
        </w:tc>
      </w:tr>
      <w:tr w:rsidR="005F277B" w:rsidRPr="00854B68" w14:paraId="1460A090" w14:textId="77777777" w:rsidTr="00EE556B">
        <w:trPr>
          <w:trHeight w:val="450"/>
          <w:tblHeader/>
          <w:jc w:val="center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C6E5C10" w14:textId="177C39A8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03069C01" w14:textId="79FEE3B8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tudy Design</w:t>
            </w:r>
          </w:p>
        </w:tc>
        <w:tc>
          <w:tcPr>
            <w:tcW w:w="3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1393660F" w14:textId="426170B2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Approach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000000"/>
            <w:vAlign w:val="center"/>
          </w:tcPr>
          <w:p w14:paraId="22415159" w14:textId="787EA83E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Procedure Details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1F604819" w14:textId="0C22EB56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Sample Size</w:t>
            </w:r>
          </w:p>
        </w:tc>
        <w:tc>
          <w:tcPr>
            <w:tcW w:w="80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BBAAD37" w14:textId="4058D4CA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OR Cost per Minute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5393F16B" w14:textId="4B755F59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Ward Cost per Day</w:t>
            </w:r>
          </w:p>
        </w:tc>
        <w:tc>
          <w:tcPr>
            <w:tcW w:w="30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DA178ED" w14:textId="77777777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Room Cost</w:t>
            </w:r>
          </w:p>
        </w:tc>
        <w:tc>
          <w:tcPr>
            <w:tcW w:w="30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66A8FAE1" w14:textId="77777777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OR Cost</w:t>
            </w:r>
          </w:p>
        </w:tc>
        <w:tc>
          <w:tcPr>
            <w:tcW w:w="28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7BAD8165" w14:textId="77777777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Ward Cost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vAlign w:val="center"/>
            <w:hideMark/>
          </w:tcPr>
          <w:p w14:paraId="4A4A02F7" w14:textId="77777777" w:rsidR="0056249C" w:rsidRPr="00854B68" w:rsidRDefault="0056249C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FFFFFF"/>
                <w:sz w:val="16"/>
                <w:szCs w:val="16"/>
                <w:lang w:val="en-CA" w:eastAsia="en-CA"/>
              </w:rPr>
              <w:t>Total Admission Cost</w:t>
            </w:r>
          </w:p>
        </w:tc>
      </w:tr>
      <w:tr w:rsidR="0056249C" w:rsidRPr="00854B68" w14:paraId="4681FB63" w14:textId="77777777" w:rsidTr="00327314">
        <w:trPr>
          <w:trHeight w:val="225"/>
          <w:jc w:val="center"/>
        </w:trPr>
        <w:tc>
          <w:tcPr>
            <w:tcW w:w="5000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59FC7E31" w14:textId="18BF0FEA" w:rsidR="0056249C" w:rsidRPr="00854B68" w:rsidRDefault="0056249C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mericas</w:t>
            </w:r>
          </w:p>
        </w:tc>
      </w:tr>
      <w:tr w:rsidR="00F65469" w:rsidRPr="00854B68" w14:paraId="136CCB48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0395D9C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hojani et al., 2012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D7F0789" w14:textId="06C2837D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D9710DB" w14:textId="2F2D24F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FAB510A" w14:textId="5FB948B1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42DBF1" w14:textId="57602D01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1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FC8809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.79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FBB92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06.52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FAFEF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47.12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14E00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E2C475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839.11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978F9A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457.67</w:t>
            </w:r>
          </w:p>
        </w:tc>
      </w:tr>
      <w:tr w:rsidR="00A1484E" w:rsidRPr="00854B68" w14:paraId="4E1BD9A2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4FBF55CF" w14:textId="77777777" w:rsidR="0056249C" w:rsidRPr="00854B68" w:rsidRDefault="0056249C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C9C53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1E8B98" w14:textId="71F022CB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09E49E" w14:textId="773C407A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7BD55" w14:textId="0A509FAA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F73EF8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.35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3788CE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39.52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88496F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286.50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6183D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8CD22C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358.09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67BF1F" w14:textId="77777777" w:rsidR="0056249C" w:rsidRPr="00854B68" w:rsidRDefault="005624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093.79</w:t>
            </w:r>
          </w:p>
        </w:tc>
      </w:tr>
      <w:tr w:rsidR="00F65469" w:rsidRPr="00854B68" w14:paraId="6F649361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1D78FFBC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Cannon et al., 2013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716ED087" w14:textId="6F3AF8B2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4453D6" w14:textId="2473CABF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205AEE" w14:textId="722DC145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Right and left open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epatectomy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and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osterior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sectorectomy, central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1B8F32" w14:textId="60947383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1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514B3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FD6A5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9A6B6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174B2C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536.73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ABC16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26A3BF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8,356.70</w:t>
            </w:r>
          </w:p>
        </w:tc>
      </w:tr>
      <w:tr w:rsidR="00A1484E" w:rsidRPr="00854B68" w14:paraId="5656D256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076DB8A" w14:textId="77777777" w:rsidR="00A1484E" w:rsidRPr="00854B68" w:rsidRDefault="00A1484E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BECCC5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A9FFA3" w14:textId="0935C4C0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372D7D" w14:textId="4384AB4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igh</w:t>
            </w:r>
            <w:r w:rsidR="00DA697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and left laparoscopic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hepatectomy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and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osterior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sectorectomy, central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4C5B1A" w14:textId="064D3D59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7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FD8C7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3C062A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C531C1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12914F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415.58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5D462A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597127" w14:textId="77777777" w:rsidR="00A1484E" w:rsidRPr="00854B68" w:rsidRDefault="00A1484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776.05</w:t>
            </w:r>
          </w:p>
        </w:tc>
      </w:tr>
      <w:tr w:rsidR="00F65469" w:rsidRPr="00854B68" w14:paraId="53031006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5BD0200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edbery et al., 2014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079EC3D" w14:textId="58954D16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5C09BB" w14:textId="6EC9B88A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97E62A" w14:textId="7B09347C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Open right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75AF4" w14:textId="4BD8EA0E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7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591A8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07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5BAFB8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84.72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70F74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839.38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CBBCBB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30.27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142CA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993.04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29B0C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14.41</w:t>
            </w:r>
          </w:p>
        </w:tc>
      </w:tr>
      <w:tr w:rsidR="009B1C31" w:rsidRPr="00854B68" w14:paraId="14AFBDF5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378A88E7" w14:textId="77777777" w:rsidR="009B1C31" w:rsidRPr="00854B68" w:rsidRDefault="009B1C31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0FDD02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909074" w14:textId="4BB9683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9A577E" w14:textId="5562B3FB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Laparoscopic right 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D062F" w14:textId="6D65B33F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8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33306F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1.62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D5F9BA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97.99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DA2185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036.86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44DA0F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471.10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6E5D20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489.97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F748C6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461.15</w:t>
            </w:r>
          </w:p>
        </w:tc>
      </w:tr>
      <w:tr w:rsidR="00F65469" w:rsidRPr="00854B68" w14:paraId="2DEEA91D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3517144E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Martin et al., 2015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1AA8A3B" w14:textId="72BB34DB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E060EC" w14:textId="22DFD6FB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48E392" w14:textId="258F83D6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epatic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20343F" w14:textId="491B744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7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1273B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CAF42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0631D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B320F6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488.97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429A5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EAC8F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7,957.80</w:t>
            </w:r>
          </w:p>
        </w:tc>
      </w:tr>
      <w:tr w:rsidR="009B1C31" w:rsidRPr="00854B68" w14:paraId="7B2E30ED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37DA9C19" w14:textId="77777777" w:rsidR="009B1C31" w:rsidRPr="00854B68" w:rsidRDefault="009B1C31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584C07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4663C8" w14:textId="00471C3A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1A0EDA" w14:textId="189776C9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hepatic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E4928D" w14:textId="304F23B8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6DB66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ABD063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665B3A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C6A42D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937.97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951F99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EA14D6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,335.97</w:t>
            </w:r>
          </w:p>
        </w:tc>
      </w:tr>
      <w:tr w:rsidR="00F65469" w:rsidRPr="00854B68" w14:paraId="3ED38010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3617F679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ham et al., 2016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F3C676B" w14:textId="12E7BD08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100305" w14:textId="431283A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FCCC6AC" w14:textId="4F94320F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6D3529" w14:textId="332DEB70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e</w:t>
            </w: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8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9D3EFB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.65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862244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72.94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D409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58.41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03383F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629.31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91917E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324.10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8768FD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,199.28</w:t>
            </w:r>
          </w:p>
        </w:tc>
      </w:tr>
      <w:tr w:rsidR="009B1C31" w:rsidRPr="00854B68" w14:paraId="69896BAE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52E4AA99" w14:textId="77777777" w:rsidR="009B1C31" w:rsidRPr="00854B68" w:rsidRDefault="009B1C31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6BD8B2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D6A0C" w14:textId="3851B2C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3BFD8DC" w14:textId="138A1D54" w:rsidR="009B1C3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  <w:r w:rsidR="005A633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C16B9" w14:textId="4DEE8DB9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71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4068E2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.14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04905B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07.54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22ACE7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88.90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FFC74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45.93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94AA03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231.66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4AED96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686.92</w:t>
            </w:r>
          </w:p>
        </w:tc>
      </w:tr>
      <w:tr w:rsidR="00F65469" w:rsidRPr="00854B68" w14:paraId="67D72B90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57F4EA65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askalaki et al., 2017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6E67F28" w14:textId="5F4B9EF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F7362E" w14:textId="31444FFD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30D5999" w14:textId="76F45D04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C6E1CD" w14:textId="01EF43EC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5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D141F9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0.48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DCD8C2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95.36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44227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923.03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1A8412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4,470.61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497F5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57.32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A69CB8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3,145.95</w:t>
            </w:r>
          </w:p>
        </w:tc>
      </w:tr>
      <w:tr w:rsidR="00B262A1" w:rsidRPr="00854B68" w14:paraId="7E7CB443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44AF22A8" w14:textId="77777777" w:rsidR="00B262A1" w:rsidRPr="00854B68" w:rsidRDefault="00B262A1" w:rsidP="009F4B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60DEEB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5C492C" w14:textId="24BD72A1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F2AB99" w14:textId="17A152A0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05621E" w14:textId="42332A83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8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91DF8E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4.02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3A2F70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42.30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3AC843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848.50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216D76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7,409.03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10768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853.79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3612D1" w14:textId="77777777" w:rsidR="00B262A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8,948.50</w:t>
            </w:r>
          </w:p>
        </w:tc>
      </w:tr>
      <w:tr w:rsidR="009B1C31" w:rsidRPr="00854B68" w14:paraId="0BACB21B" w14:textId="77777777" w:rsidTr="00296FA0">
        <w:trPr>
          <w:trHeight w:val="225"/>
          <w:jc w:val="center"/>
        </w:trPr>
        <w:tc>
          <w:tcPr>
            <w:tcW w:w="5000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111C7477" w14:textId="4B6FCE5D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sia-Pacific</w:t>
            </w:r>
          </w:p>
        </w:tc>
      </w:tr>
      <w:tr w:rsidR="009B1C31" w:rsidRPr="00854B68" w14:paraId="4E5EA571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9641C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Yu et al., 2014</w:t>
            </w:r>
          </w:p>
        </w:tc>
        <w:tc>
          <w:tcPr>
            <w:tcW w:w="565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0719822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2721B83B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AEFFDAF" w14:textId="5B5400D8" w:rsidR="009B1C31" w:rsidRPr="00854B68" w:rsidRDefault="00B262A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1F91CF" w14:textId="72A04E7D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7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2993E7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1BFFBA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2E513F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EFAD17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CFFE9C" w14:textId="77777777" w:rsidR="009B1C31" w:rsidRPr="00854B68" w:rsidRDefault="009B1C31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676370" w14:textId="77777777" w:rsidR="009B1C31" w:rsidRPr="00854B68" w:rsidRDefault="009B1C31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563.58</w:t>
            </w:r>
          </w:p>
        </w:tc>
      </w:tr>
      <w:tr w:rsidR="009B1C31" w:rsidRPr="00854B68" w14:paraId="3D80F9F2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DAD27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799719" w14:textId="1EB58847" w:rsidR="009B1C3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Unspecified observational study</w:t>
            </w: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FB48DF" w14:textId="54464E2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4F2319" w14:textId="731E595F" w:rsidR="009B1C31" w:rsidRPr="00854B68" w:rsidRDefault="00B262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2837A" w14:textId="33E3E82F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9ABA95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F4C91B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D40EFC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4FD540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B4F441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0B5322" w14:textId="77777777" w:rsidR="009B1C31" w:rsidRPr="00854B68" w:rsidRDefault="009B1C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835.28</w:t>
            </w:r>
          </w:p>
        </w:tc>
      </w:tr>
      <w:tr w:rsidR="00F65469" w:rsidRPr="00854B68" w14:paraId="42F42760" w14:textId="77777777" w:rsidTr="00327314">
        <w:trPr>
          <w:trHeight w:val="225"/>
          <w:jc w:val="center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19467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Zhou et al., 2014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C0442D" w14:textId="6E578413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B9C73C" w14:textId="28310CA8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B562EC" w14:textId="2E72C2C4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liver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755D02" w14:textId="7C024F9E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21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7DC5D4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1B4762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E4D9F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44B07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33A28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EFA75B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71.22</w:t>
            </w:r>
          </w:p>
        </w:tc>
      </w:tr>
      <w:tr w:rsidR="00000817" w:rsidRPr="00854B68" w14:paraId="1CCF8B22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975522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Jiang et al., 2015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0BCC7A2" w14:textId="4AAD8DB6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0F04D10F" w14:textId="7CBF3E60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01AA36" w14:textId="6C42D98B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artial open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981AB" w14:textId="6CA0E1C1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1087E3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9F897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028CA0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D9B2CF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ADA37E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5C8A7" w14:textId="77777777" w:rsidR="00000817" w:rsidRPr="00854B68" w:rsidRDefault="00000817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795.40</w:t>
            </w:r>
          </w:p>
        </w:tc>
      </w:tr>
      <w:tr w:rsidR="00000817" w:rsidRPr="00854B68" w14:paraId="71D14342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19505F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3D7F65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2BDB69" w14:textId="3D59182B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E2211A" w14:textId="3FAA3B6F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artial laparoscopic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56D3D" w14:textId="21EBD89F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5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EC80C0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13F315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614258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3B2262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A2B92F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A700AA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10.36</w:t>
            </w:r>
          </w:p>
        </w:tc>
      </w:tr>
      <w:tr w:rsidR="00F65469" w:rsidRPr="00854B68" w14:paraId="61435487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0E427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Wang et al., 2015</w:t>
            </w:r>
          </w:p>
        </w:tc>
        <w:tc>
          <w:tcPr>
            <w:tcW w:w="565" w:type="pct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64BF8B8" w14:textId="03A6A868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2048E142" w14:textId="3FCA5C24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8BF37F" w14:textId="695978DE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iver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B21962" w14:textId="511CDE60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6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4B72B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3BC0B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01E083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0EFECC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19F96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6448A2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555.08</w:t>
            </w:r>
          </w:p>
        </w:tc>
      </w:tr>
      <w:tr w:rsidR="00000817" w:rsidRPr="00854B68" w14:paraId="4C14BA54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0EAB89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143748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A4A32D" w14:textId="30F0B38A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305111" w14:textId="769DACC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ure laparoscopic liver</w:t>
            </w:r>
            <w:r w:rsidR="00296FA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 resection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446F2C" w14:textId="23093B2F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9AA60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B9F1FA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84DA24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15426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F5EAB4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39DE5F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726.61</w:t>
            </w:r>
          </w:p>
        </w:tc>
      </w:tr>
      <w:tr w:rsidR="00F65469" w:rsidRPr="00854B68" w14:paraId="48F39696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3CFDDC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Kawaguchi et al., 2016</w:t>
            </w:r>
          </w:p>
        </w:tc>
        <w:tc>
          <w:tcPr>
            <w:tcW w:w="565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3B0759AC" w14:textId="2B97510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4E70464" w14:textId="77CAE949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DC79C1" w14:textId="025E00DB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DCC3E3" w14:textId="3CA2CE98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6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539337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.23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435DDA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03.22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7448DE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187.03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1C29DE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301.16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7EEC7D" w14:textId="77777777" w:rsidR="00F65469" w:rsidRPr="00854B68" w:rsidRDefault="00F65469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228.98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32BC9" w14:textId="77777777" w:rsidR="00F65469" w:rsidRPr="00854B68" w:rsidRDefault="00F65469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530.14</w:t>
            </w:r>
          </w:p>
        </w:tc>
      </w:tr>
      <w:tr w:rsidR="00000817" w:rsidRPr="00854B68" w14:paraId="55E97EF7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E4C6CB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E5111B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D9B351" w14:textId="3B3F0D6C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EBFEB8" w14:textId="785A1101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iver hepatectomy</w:t>
            </w:r>
          </w:p>
        </w:tc>
        <w:tc>
          <w:tcPr>
            <w:tcW w:w="3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D5BF73" w14:textId="4137C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0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1E8009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.18</w:t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22AA45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48.89</w:t>
            </w:r>
          </w:p>
        </w:tc>
        <w:tc>
          <w:tcPr>
            <w:tcW w:w="388" w:type="pct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EADA1B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603.19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BE0AC3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84.08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AFA339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744.45</w:t>
            </w:r>
          </w:p>
        </w:tc>
        <w:tc>
          <w:tcPr>
            <w:tcW w:w="38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158703" w14:textId="77777777" w:rsidR="00000817" w:rsidRPr="00854B68" w:rsidRDefault="0000081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2,728.53</w:t>
            </w:r>
          </w:p>
        </w:tc>
      </w:tr>
      <w:tr w:rsidR="00000817" w:rsidRPr="00854B68" w14:paraId="4E768FB6" w14:textId="77777777" w:rsidTr="00327314">
        <w:trPr>
          <w:trHeight w:val="225"/>
          <w:jc w:val="center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B8B3C0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Zhang et al., 2016</w:t>
            </w:r>
          </w:p>
        </w:tc>
        <w:tc>
          <w:tcPr>
            <w:tcW w:w="5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3DCA01" w14:textId="4E8BE9B3" w:rsidR="00000817" w:rsidRPr="00854B68" w:rsidRDefault="00BA7EAA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Prospective </w:t>
            </w:r>
            <w:r w:rsidR="00F6546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20D2A0" w14:textId="385C25D4" w:rsidR="00000817" w:rsidRPr="00854B68" w:rsidRDefault="00C727C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36D43A" w14:textId="3A15F7DB" w:rsidR="00000817" w:rsidRPr="00854B68" w:rsidRDefault="00C727C4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 xml:space="preserve">Conventional </w:t>
            </w:r>
            <w:r w:rsidR="00BA7EA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71D0B" w14:textId="5F978E31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4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1E8FD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642261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7AF5F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5F719B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961396" w14:textId="77777777" w:rsidR="00000817" w:rsidRPr="00854B68" w:rsidRDefault="00000817" w:rsidP="00296F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7A4359" w14:textId="77777777" w:rsidR="00000817" w:rsidRPr="00854B68" w:rsidRDefault="00000817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544.58</w:t>
            </w:r>
          </w:p>
        </w:tc>
      </w:tr>
      <w:tr w:rsidR="00EE556B" w:rsidRPr="00854B68" w14:paraId="43DF51F5" w14:textId="77777777" w:rsidTr="00327314">
        <w:trPr>
          <w:trHeight w:val="225"/>
          <w:jc w:val="center"/>
        </w:trPr>
        <w:tc>
          <w:tcPr>
            <w:tcW w:w="5000" w:type="pct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57425EA" w14:textId="0EE1F986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MEA</w:t>
            </w:r>
          </w:p>
        </w:tc>
      </w:tr>
      <w:tr w:rsidR="00EE556B" w:rsidRPr="00854B68" w14:paraId="1A5FC720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57F693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lastRenderedPageBreak/>
              <w:t>Stoot et al, 2012</w:t>
            </w:r>
          </w:p>
        </w:tc>
        <w:tc>
          <w:tcPr>
            <w:tcW w:w="565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632F74AE" w14:textId="670C8309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8FC6C3F" w14:textId="71D911F8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6D9D94" w14:textId="262E079C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iver resection for left lateral segments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CD3412" w14:textId="2D77E3DF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38D27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4.66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5AD93F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70.38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4D3C0C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68.29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05836E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748.66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900288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22.29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BDE0A5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970.94</w:t>
            </w:r>
          </w:p>
        </w:tc>
      </w:tr>
      <w:tr w:rsidR="00EE556B" w:rsidRPr="00854B68" w14:paraId="04A1027D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66DE67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1BD356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DD19C1" w14:textId="26D5A0DB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33E15D" w14:textId="44794298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iver resection for left lateral segments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AE85A8" w14:textId="6743201D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4A650E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9.74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13C10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81.29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DFDAAB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49.31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D49868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848.84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E78FCB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287.72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84398F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317.93</w:t>
            </w:r>
          </w:p>
        </w:tc>
      </w:tr>
      <w:tr w:rsidR="00EE556B" w:rsidRPr="00854B68" w14:paraId="7EB43A30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E9194D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Abu Hilal et al., 2013</w:t>
            </w:r>
          </w:p>
        </w:tc>
        <w:tc>
          <w:tcPr>
            <w:tcW w:w="565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24CA05D1" w14:textId="660BD605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8B7F3AA" w14:textId="61A06904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785462" w14:textId="4639F06D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C34D8" w14:textId="025964B0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6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C435DC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0.45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530846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85.60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71269F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685.79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E35649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387.12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722367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470.38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C4D88C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,511.03</w:t>
            </w:r>
          </w:p>
        </w:tc>
      </w:tr>
      <w:tr w:rsidR="00EE556B" w:rsidRPr="00854B68" w14:paraId="3E7EAE89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940A4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46355E71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CEB360" w14:textId="5377A1B0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F007DF" w14:textId="0FD4C765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8910E3" w14:textId="354A0008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9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598F95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6.60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E62D08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8.40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5A66F2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,990.43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2C1FFD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810.77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D41118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48.78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A07392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215.95</w:t>
            </w:r>
          </w:p>
        </w:tc>
      </w:tr>
      <w:tr w:rsidR="00EE556B" w:rsidRPr="00854B68" w14:paraId="6FCE2741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FA9969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B98548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D290760" w14:textId="2F82BDD2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57AF06" w14:textId="774BDC55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right hepat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81AFBD" w14:textId="7D6AF576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8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3F9683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7.30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7E09EA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7.04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4F262F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1,561.53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789A3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6,124.62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BFF75B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35.20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8148AE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2,517.43</w:t>
            </w:r>
          </w:p>
        </w:tc>
      </w:tr>
      <w:tr w:rsidR="00EE556B" w:rsidRPr="00854B68" w14:paraId="05B659B0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4E61E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2CB518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798A22" w14:textId="45B8F5CF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422A69" w14:textId="6F1E714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right hepat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CA1C6" w14:textId="3DE23619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6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B73245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5.68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107F53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78.40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1492D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173.53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911BC4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837.78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2EE91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35.20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E70BA3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,388.06</w:t>
            </w:r>
          </w:p>
        </w:tc>
      </w:tr>
      <w:tr w:rsidR="00EE556B" w:rsidRPr="00854B68" w14:paraId="6646966F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B76E0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Dokmak et al., 2013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70B13073" w14:textId="3254F3EE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B453678" w14:textId="63BADBD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82D46F" w14:textId="51BF6B90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eft lateral liver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1B9F00" w14:textId="4761C301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1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AF8CCF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B99174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0DE815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8D4F69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2C4A8E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51A81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5,232.64</w:t>
            </w:r>
          </w:p>
        </w:tc>
      </w:tr>
      <w:tr w:rsidR="00EE556B" w:rsidRPr="00854B68" w14:paraId="768B6EE5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061CC8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BB425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609849" w14:textId="1290B88D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0F9ABF" w14:textId="309F3EFB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eft lateral liver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A01357" w14:textId="121C5C5A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31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12AC19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611D77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424AA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F5DB6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EABB52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213F6F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,897.78</w:t>
            </w:r>
          </w:p>
        </w:tc>
      </w:tr>
      <w:tr w:rsidR="00EE556B" w:rsidRPr="00854B68" w14:paraId="76341438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2A44C5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Bell et al., 2015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52395373" w14:textId="345C6955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P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480C906" w14:textId="5504ACD9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FCCB7F" w14:textId="2A65500E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6B201" w14:textId="22B0781E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97917A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.99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B4C93E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0.09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9913C8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198.33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8CBB3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029.66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CB8F62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700.47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487819" w14:textId="77777777" w:rsidR="00EE556B" w:rsidRPr="00854B68" w:rsidRDefault="00EE556B" w:rsidP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8,646.78</w:t>
            </w:r>
          </w:p>
        </w:tc>
      </w:tr>
      <w:tr w:rsidR="00EE556B" w:rsidRPr="00854B68" w14:paraId="06B8D653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F8B0F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D826CE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1CD3CD" w14:textId="2F67E071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78869C" w14:textId="1D4CDA3D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C5726B" w14:textId="0B17B49C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43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C366EF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.64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50C686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40.09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DCEB8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277.10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439232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700.36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C7C60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020.28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4C6483" w14:textId="77777777" w:rsidR="00EE556B" w:rsidRPr="00854B68" w:rsidRDefault="00EE55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5,556.14</w:t>
            </w:r>
          </w:p>
        </w:tc>
      </w:tr>
      <w:tr w:rsidR="003D63E5" w:rsidRPr="00854B68" w14:paraId="38297271" w14:textId="77777777" w:rsidTr="00327314">
        <w:trPr>
          <w:trHeight w:val="225"/>
          <w:jc w:val="center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02F4BB" w14:textId="7426703B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3D63E5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CA"/>
              </w:rPr>
              <w:t xml:space="preserve">Arkadopoulos </w:t>
            </w: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et al., 2016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EC1140" w14:textId="0BD98C80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35160C" w14:textId="3F1A2033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8EC59C" w14:textId="7CA3ABA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hepatic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E0B7B" w14:textId="55D0E284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6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3B2F52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.19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933B20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33.09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500867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687.11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F1FB9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168.95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50E0EA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31.61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D12948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364.38</w:t>
            </w:r>
          </w:p>
        </w:tc>
      </w:tr>
      <w:tr w:rsidR="003D63E5" w:rsidRPr="00854B68" w14:paraId="625FB8F2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18373D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Salloum et al., 2017</w:t>
            </w:r>
          </w:p>
        </w:tc>
        <w:tc>
          <w:tcPr>
            <w:tcW w:w="565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71FE0B64" w14:textId="6B75514A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etrospective cohor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02533A4" w14:textId="68521380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080DEF" w14:textId="0E64FD0A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76D38C" w14:textId="053FBB7B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80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9E85D0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80623E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45AABC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B3A957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44.05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744D8B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CF864C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795.74</w:t>
            </w:r>
          </w:p>
        </w:tc>
      </w:tr>
      <w:tr w:rsidR="003D63E5" w:rsidRPr="00854B68" w14:paraId="42025D53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47039E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9475CF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C569CB" w14:textId="2FC30093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9881D7" w14:textId="151DA7FC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obotic left lateral sectionectomy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DC842E" w14:textId="450B8921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6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C7C609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04FB57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2B4205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90BF1C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882.09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009AC4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-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3E4C50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7,133.06</w:t>
            </w:r>
          </w:p>
        </w:tc>
      </w:tr>
      <w:tr w:rsidR="003D63E5" w:rsidRPr="00854B68" w14:paraId="12CB58CB" w14:textId="77777777" w:rsidTr="00327314">
        <w:trPr>
          <w:trHeight w:val="225"/>
          <w:jc w:val="center"/>
        </w:trPr>
        <w:tc>
          <w:tcPr>
            <w:tcW w:w="41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2FED5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  <w:t>Fretland et al., 2018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5EE63053" w14:textId="778FCA0E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RCT</w:t>
            </w:r>
          </w:p>
        </w:tc>
        <w:tc>
          <w:tcPr>
            <w:tcW w:w="355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589580D" w14:textId="66F9D088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B40D33" w14:textId="70F066A2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Open liver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88B7CA" w14:textId="03BA008F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47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FFA3E4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0.05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3F1DB3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990.54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31485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06.36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1730E0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512.89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BAB872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3,962.15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2DAAA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298.93</w:t>
            </w:r>
          </w:p>
        </w:tc>
      </w:tr>
      <w:tr w:rsidR="003D63E5" w:rsidRPr="00854B68" w14:paraId="57FCE83A" w14:textId="77777777" w:rsidTr="00327314">
        <w:trPr>
          <w:trHeight w:val="225"/>
          <w:jc w:val="center"/>
        </w:trPr>
        <w:tc>
          <w:tcPr>
            <w:tcW w:w="41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1A1D98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565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D0CF7F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</w:p>
        </w:tc>
        <w:tc>
          <w:tcPr>
            <w:tcW w:w="35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681334" w14:textId="4B931E9C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FF95F9" w14:textId="034F3461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Laparoscopic liver resection</w:t>
            </w:r>
          </w:p>
        </w:tc>
        <w:tc>
          <w:tcPr>
            <w:tcW w:w="3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5E0655" w14:textId="436B0730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133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25D919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9.89</w:t>
            </w:r>
          </w:p>
        </w:tc>
        <w:tc>
          <w:tcPr>
            <w:tcW w:w="3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067557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,327.18</w:t>
            </w:r>
          </w:p>
        </w:tc>
        <w:tc>
          <w:tcPr>
            <w:tcW w:w="38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05B9B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446.93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570A59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4,036.66</w:t>
            </w:r>
          </w:p>
        </w:tc>
        <w:tc>
          <w:tcPr>
            <w:tcW w:w="3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34C549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2,930.85</w:t>
            </w:r>
          </w:p>
        </w:tc>
        <w:tc>
          <w:tcPr>
            <w:tcW w:w="3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149E8" w14:textId="77777777" w:rsidR="003D63E5" w:rsidRPr="00854B68" w:rsidRDefault="003D63E5" w:rsidP="003D63E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</w:pPr>
            <w:r w:rsidRPr="00854B6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CA" w:eastAsia="en-CA"/>
              </w:rPr>
              <w:t>$10,421.39</w:t>
            </w:r>
          </w:p>
        </w:tc>
      </w:tr>
    </w:tbl>
    <w:p w14:paraId="1C65D396" w14:textId="77777777" w:rsidR="00EA58D5" w:rsidRPr="00854B68" w:rsidRDefault="00EA58D5" w:rsidP="00EA58D5">
      <w:pPr>
        <w:rPr>
          <w:rFonts w:ascii="Times New Roman" w:hAnsi="Times New Roman" w:cs="Times New Roman"/>
        </w:rPr>
      </w:pPr>
    </w:p>
    <w:p w14:paraId="0972F09F" w14:textId="77777777" w:rsidR="00EA58D5" w:rsidRPr="00296FA0" w:rsidRDefault="00EA58D5" w:rsidP="00EA58D5">
      <w:pPr>
        <w:rPr>
          <w:rFonts w:ascii="Times New Roman" w:hAnsi="Times New Roman"/>
        </w:rPr>
      </w:pPr>
    </w:p>
    <w:p w14:paraId="507D535E" w14:textId="19C6DF53" w:rsidR="00EA58D5" w:rsidRPr="00296FA0" w:rsidRDefault="00EA58D5">
      <w:pPr>
        <w:jc w:val="left"/>
        <w:rPr>
          <w:rFonts w:ascii="Times New Roman" w:hAnsi="Times New Roman"/>
        </w:rPr>
      </w:pPr>
    </w:p>
    <w:sectPr w:rsidR="00EA58D5" w:rsidRPr="00296FA0" w:rsidSect="0041489E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29A155" w14:textId="77777777" w:rsidR="00B3406C" w:rsidRDefault="00B3406C" w:rsidP="00DB354D">
      <w:pPr>
        <w:spacing w:after="0" w:line="240" w:lineRule="auto"/>
      </w:pPr>
      <w:r>
        <w:separator/>
      </w:r>
    </w:p>
  </w:endnote>
  <w:endnote w:type="continuationSeparator" w:id="0">
    <w:p w14:paraId="5867CF06" w14:textId="77777777" w:rsidR="00B3406C" w:rsidRDefault="00B3406C" w:rsidP="00DB354D">
      <w:pPr>
        <w:spacing w:after="0" w:line="240" w:lineRule="auto"/>
      </w:pPr>
      <w:r>
        <w:continuationSeparator/>
      </w:r>
    </w:p>
  </w:endnote>
  <w:endnote w:type="continuationNotice" w:id="1">
    <w:p w14:paraId="783CD459" w14:textId="77777777" w:rsidR="00B3406C" w:rsidRDefault="00B3406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85161B" w14:textId="33C4FC23" w:rsidR="00B3406C" w:rsidRDefault="00B3406C">
    <w:pPr>
      <w:pStyle w:val="Footer"/>
      <w:jc w:val="center"/>
    </w:pPr>
  </w:p>
  <w:p w14:paraId="36374698" w14:textId="77777777" w:rsidR="00B3406C" w:rsidRDefault="00B340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6D9E49" w14:textId="77777777" w:rsidR="00B3406C" w:rsidRDefault="00B3406C" w:rsidP="00DB354D">
      <w:pPr>
        <w:spacing w:after="0" w:line="240" w:lineRule="auto"/>
      </w:pPr>
      <w:r>
        <w:separator/>
      </w:r>
    </w:p>
  </w:footnote>
  <w:footnote w:type="continuationSeparator" w:id="0">
    <w:p w14:paraId="4C46C186" w14:textId="77777777" w:rsidR="00B3406C" w:rsidRDefault="00B3406C" w:rsidP="00DB354D">
      <w:pPr>
        <w:spacing w:after="0" w:line="240" w:lineRule="auto"/>
      </w:pPr>
      <w:r>
        <w:continuationSeparator/>
      </w:r>
    </w:p>
  </w:footnote>
  <w:footnote w:type="continuationNotice" w:id="1">
    <w:p w14:paraId="78AF3C66" w14:textId="77777777" w:rsidR="00B3406C" w:rsidRDefault="00B3406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0538D5"/>
    <w:multiLevelType w:val="multilevel"/>
    <w:tmpl w:val="0409001D"/>
    <w:styleLink w:val="TableBullet"/>
    <w:lvl w:ilvl="0">
      <w:start w:val="1"/>
      <w:numFmt w:val="bullet"/>
      <w:lvlText w:val="∎"/>
      <w:lvlJc w:val="left"/>
      <w:pPr>
        <w:ind w:left="360" w:hanging="360"/>
      </w:pPr>
      <w:rPr>
        <w:rFonts w:ascii="Cambria" w:hAnsi="Cambria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Cambria" w:hAnsi="Cambria" w:hint="default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="Cambria" w:hAnsi="Cambria" w:hint="default"/>
        <w:sz w:val="18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011D7290"/>
    <w:multiLevelType w:val="hybridMultilevel"/>
    <w:tmpl w:val="F91EAAAE"/>
    <w:lvl w:ilvl="0" w:tplc="7F3CAE16">
      <w:start w:val="1"/>
      <w:numFmt w:val="bullet"/>
      <w:pStyle w:val="ListParagraph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" w15:restartNumberingAfterBreak="0">
    <w:nsid w:val="0F36344E"/>
    <w:multiLevelType w:val="multilevel"/>
    <w:tmpl w:val="0409001D"/>
    <w:styleLink w:val="Tab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bullet"/>
      <w:lvlText w:val="–"/>
      <w:lvlJc w:val="left"/>
      <w:pPr>
        <w:ind w:left="1440" w:hanging="360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bullet"/>
      <w:lvlText w:val="–"/>
      <w:lvlJc w:val="left"/>
      <w:pPr>
        <w:ind w:left="1800" w:hanging="360"/>
      </w:pPr>
      <w:rPr>
        <w:rFonts w:asciiTheme="minorHAnsi" w:hAnsiTheme="minorHAnsi" w:cs="Times New Roman" w:hint="default"/>
        <w:color w:val="auto"/>
        <w:sz w:val="18"/>
      </w:rPr>
    </w:lvl>
    <w:lvl w:ilvl="5">
      <w:start w:val="1"/>
      <w:numFmt w:val="bullet"/>
      <w:lvlText w:val="–"/>
      <w:lvlJc w:val="left"/>
      <w:pPr>
        <w:ind w:left="2160" w:hanging="360"/>
      </w:pPr>
      <w:rPr>
        <w:rFonts w:asciiTheme="minorHAnsi" w:hAnsiTheme="minorHAnsi" w:cs="Times New Roman" w:hint="default"/>
        <w:color w:val="auto"/>
        <w:sz w:val="18"/>
      </w:rPr>
    </w:lvl>
    <w:lvl w:ilvl="6">
      <w:start w:val="1"/>
      <w:numFmt w:val="bullet"/>
      <w:lvlText w:val="–"/>
      <w:lvlJc w:val="left"/>
      <w:pPr>
        <w:ind w:left="2520" w:hanging="360"/>
      </w:pPr>
      <w:rPr>
        <w:rFonts w:asciiTheme="minorHAnsi" w:hAnsiTheme="minorHAnsi" w:cs="Times New Roman" w:hint="default"/>
        <w:color w:val="auto"/>
        <w:sz w:val="18"/>
      </w:rPr>
    </w:lvl>
    <w:lvl w:ilvl="7">
      <w:start w:val="1"/>
      <w:numFmt w:val="bullet"/>
      <w:lvlText w:val="–"/>
      <w:lvlJc w:val="left"/>
      <w:pPr>
        <w:ind w:left="2880" w:hanging="360"/>
      </w:pPr>
      <w:rPr>
        <w:rFonts w:asciiTheme="minorHAnsi" w:hAnsiTheme="minorHAnsi" w:cs="Times New Roman" w:hint="default"/>
        <w:color w:val="auto"/>
        <w:sz w:val="18"/>
      </w:rPr>
    </w:lvl>
    <w:lvl w:ilvl="8">
      <w:start w:val="1"/>
      <w:numFmt w:val="bullet"/>
      <w:lvlText w:val="–"/>
      <w:lvlJc w:val="left"/>
      <w:pPr>
        <w:ind w:left="3240" w:hanging="360"/>
      </w:pPr>
      <w:rPr>
        <w:rFonts w:asciiTheme="minorHAnsi" w:hAnsiTheme="minorHAnsi" w:cs="Times New Roman" w:hint="default"/>
        <w:color w:val="auto"/>
        <w:sz w:val="18"/>
      </w:rPr>
    </w:lvl>
  </w:abstractNum>
  <w:abstractNum w:abstractNumId="3" w15:restartNumberingAfterBreak="0">
    <w:nsid w:val="245C20B2"/>
    <w:multiLevelType w:val="multilevel"/>
    <w:tmpl w:val="67442364"/>
    <w:lvl w:ilvl="0">
      <w:start w:val="1"/>
      <w:numFmt w:val="decimal"/>
      <w:pStyle w:val="Heading1"/>
      <w:lvlText w:val="%1.0"/>
      <w:lvlJc w:val="left"/>
      <w:pPr>
        <w:ind w:left="964" w:hanging="964"/>
      </w:pPr>
      <w:rPr>
        <w:rFonts w:hint="default"/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361" w:hanging="1361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abstractNum w:abstractNumId="4" w15:restartNumberingAfterBreak="0">
    <w:nsid w:val="279E218C"/>
    <w:multiLevelType w:val="multilevel"/>
    <w:tmpl w:val="890E3F76"/>
    <w:lvl w:ilvl="0">
      <w:start w:val="1"/>
      <w:numFmt w:val="bullet"/>
      <w:lvlText w:val=""/>
      <w:lvlJc w:val="left"/>
      <w:pPr>
        <w:ind w:left="936" w:hanging="216"/>
      </w:pPr>
      <w:rPr>
        <w:rFonts w:ascii="Symbol" w:hAnsi="Symbol" w:hint="default"/>
        <w:sz w:val="22"/>
      </w:rPr>
    </w:lvl>
    <w:lvl w:ilvl="1">
      <w:start w:val="1"/>
      <w:numFmt w:val="bullet"/>
      <w:lvlText w:val="o"/>
      <w:lvlJc w:val="left"/>
      <w:pPr>
        <w:ind w:left="1296" w:hanging="216"/>
      </w:pPr>
      <w:rPr>
        <w:rFonts w:ascii="Cambria" w:hAnsi="Cambria" w:hint="default"/>
        <w:sz w:val="20"/>
      </w:rPr>
    </w:lvl>
    <w:lvl w:ilvl="2">
      <w:start w:val="1"/>
      <w:numFmt w:val="bullet"/>
      <w:lvlText w:val=""/>
      <w:lvlJc w:val="left"/>
      <w:pPr>
        <w:ind w:left="1656" w:hanging="216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5" w15:restartNumberingAfterBreak="0">
    <w:nsid w:val="377D0667"/>
    <w:multiLevelType w:val="multilevel"/>
    <w:tmpl w:val="C4D6D546"/>
    <w:lvl w:ilvl="0">
      <w:start w:val="1"/>
      <w:numFmt w:val="bullet"/>
      <w:pStyle w:val="TableListParagraph"/>
      <w:lvlText w:val=""/>
      <w:lvlJc w:val="left"/>
      <w:pPr>
        <w:ind w:left="144" w:hanging="144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504" w:hanging="144"/>
      </w:pPr>
      <w:rPr>
        <w:rFonts w:ascii="Times New Roman" w:hAnsi="Times New Roman" w:cs="Times New Roman" w:hint="default"/>
        <w:color w:val="auto"/>
        <w:sz w:val="18"/>
      </w:rPr>
    </w:lvl>
    <w:lvl w:ilvl="2">
      <w:start w:val="1"/>
      <w:numFmt w:val="bullet"/>
      <w:lvlText w:val="–"/>
      <w:lvlJc w:val="left"/>
      <w:pPr>
        <w:ind w:left="864" w:hanging="144"/>
      </w:pPr>
      <w:rPr>
        <w:rFonts w:ascii="Times New Roman" w:hAnsi="Times New Roman" w:cs="Times New Roman" w:hint="default"/>
        <w:color w:val="auto"/>
        <w:sz w:val="18"/>
      </w:rPr>
    </w:lvl>
    <w:lvl w:ilvl="3">
      <w:start w:val="1"/>
      <w:numFmt w:val="bullet"/>
      <w:lvlText w:val="–"/>
      <w:lvlJc w:val="left"/>
      <w:pPr>
        <w:ind w:left="1224" w:hanging="144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bullet"/>
      <w:lvlText w:val="–"/>
      <w:lvlJc w:val="left"/>
      <w:pPr>
        <w:ind w:left="1584" w:hanging="144"/>
      </w:pPr>
      <w:rPr>
        <w:rFonts w:asciiTheme="minorHAnsi" w:hAnsiTheme="minorHAnsi" w:cs="Times New Roman" w:hint="default"/>
        <w:color w:val="auto"/>
        <w:sz w:val="18"/>
      </w:rPr>
    </w:lvl>
    <w:lvl w:ilvl="5">
      <w:start w:val="1"/>
      <w:numFmt w:val="bullet"/>
      <w:lvlText w:val="–"/>
      <w:lvlJc w:val="left"/>
      <w:pPr>
        <w:ind w:left="1944" w:hanging="144"/>
      </w:pPr>
      <w:rPr>
        <w:rFonts w:asciiTheme="minorHAnsi" w:hAnsiTheme="minorHAnsi" w:cs="Times New Roman" w:hint="default"/>
        <w:color w:val="auto"/>
        <w:sz w:val="18"/>
      </w:rPr>
    </w:lvl>
    <w:lvl w:ilvl="6">
      <w:start w:val="1"/>
      <w:numFmt w:val="bullet"/>
      <w:lvlText w:val="–"/>
      <w:lvlJc w:val="left"/>
      <w:pPr>
        <w:ind w:left="2304" w:hanging="144"/>
      </w:pPr>
      <w:rPr>
        <w:rFonts w:asciiTheme="minorHAnsi" w:hAnsiTheme="minorHAnsi" w:cs="Times New Roman" w:hint="default"/>
        <w:color w:val="auto"/>
        <w:sz w:val="18"/>
      </w:rPr>
    </w:lvl>
    <w:lvl w:ilvl="7">
      <w:start w:val="1"/>
      <w:numFmt w:val="bullet"/>
      <w:lvlText w:val="–"/>
      <w:lvlJc w:val="left"/>
      <w:pPr>
        <w:ind w:left="2664" w:hanging="144"/>
      </w:pPr>
      <w:rPr>
        <w:rFonts w:asciiTheme="minorHAnsi" w:hAnsiTheme="minorHAnsi" w:cs="Times New Roman" w:hint="default"/>
        <w:color w:val="auto"/>
        <w:sz w:val="18"/>
      </w:rPr>
    </w:lvl>
    <w:lvl w:ilvl="8">
      <w:start w:val="1"/>
      <w:numFmt w:val="bullet"/>
      <w:lvlText w:val="–"/>
      <w:lvlJc w:val="left"/>
      <w:pPr>
        <w:ind w:left="3024" w:hanging="144"/>
      </w:pPr>
      <w:rPr>
        <w:rFonts w:asciiTheme="minorHAnsi" w:hAnsiTheme="minorHAnsi" w:cs="Times New Roman" w:hint="default"/>
        <w:color w:val="auto"/>
        <w:sz w:val="18"/>
      </w:rPr>
    </w:lvl>
  </w:abstractNum>
  <w:abstractNum w:abstractNumId="6" w15:restartNumberingAfterBreak="0">
    <w:nsid w:val="3F822BE4"/>
    <w:multiLevelType w:val="hybridMultilevel"/>
    <w:tmpl w:val="2E78347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52C7889"/>
    <w:multiLevelType w:val="multilevel"/>
    <w:tmpl w:val="BFD838C0"/>
    <w:lvl w:ilvl="0">
      <w:start w:val="1"/>
      <w:numFmt w:val="upperLetter"/>
      <w:lvlText w:val="Appendix %1"/>
      <w:lvlJc w:val="left"/>
      <w:pPr>
        <w:ind w:left="2722" w:hanging="2722"/>
      </w:pPr>
      <w:rPr>
        <w:rFonts w:ascii="Cambria" w:hAnsi="Cambria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sz w:val="28"/>
        <w:u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tabs>
          <w:tab w:val="num" w:pos="1021"/>
        </w:tabs>
        <w:ind w:left="1021" w:hanging="1021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440"/>
        </w:tabs>
        <w:ind w:left="1418" w:hanging="1418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2160"/>
        </w:tabs>
        <w:ind w:left="2155" w:hanging="2155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360"/>
        </w:tabs>
        <w:ind w:left="2608" w:hanging="2608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8" w15:restartNumberingAfterBreak="0">
    <w:nsid w:val="474450FC"/>
    <w:multiLevelType w:val="hybridMultilevel"/>
    <w:tmpl w:val="F06E6FF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018365A"/>
    <w:multiLevelType w:val="multilevel"/>
    <w:tmpl w:val="9C3648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0" w15:restartNumberingAfterBreak="0">
    <w:nsid w:val="685D0DFC"/>
    <w:multiLevelType w:val="multilevel"/>
    <w:tmpl w:val="F7DAF334"/>
    <w:lvl w:ilvl="0">
      <w:start w:val="1"/>
      <w:numFmt w:val="decimal"/>
      <w:lvlText w:val="%1.0"/>
      <w:lvlJc w:val="left"/>
      <w:pPr>
        <w:ind w:left="1008" w:hanging="1008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1008" w:hanging="1008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144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172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864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1" w15:restartNumberingAfterBreak="0">
    <w:nsid w:val="6EC00095"/>
    <w:multiLevelType w:val="multilevel"/>
    <w:tmpl w:val="0C4881F6"/>
    <w:lvl w:ilvl="0">
      <w:start w:val="1"/>
      <w:numFmt w:val="upperLetter"/>
      <w:pStyle w:val="Heading6"/>
      <w:lvlText w:val="Appendix %1"/>
      <w:lvlJc w:val="left"/>
      <w:pPr>
        <w:ind w:left="964" w:hanging="964"/>
      </w:pPr>
      <w:rPr>
        <w:rFonts w:hint="default"/>
        <w:color w:val="auto"/>
      </w:rPr>
    </w:lvl>
    <w:lvl w:ilvl="1">
      <w:start w:val="1"/>
      <w:numFmt w:val="decimal"/>
      <w:pStyle w:val="Heading7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pStyle w:val="Heading8"/>
      <w:lvlText w:val="%1.%2.%3"/>
      <w:lvlJc w:val="left"/>
      <w:pPr>
        <w:ind w:left="1361" w:hanging="1361"/>
      </w:pPr>
      <w:rPr>
        <w:rFonts w:hint="default"/>
      </w:rPr>
    </w:lvl>
    <w:lvl w:ilvl="3">
      <w:start w:val="1"/>
      <w:numFmt w:val="decimal"/>
      <w:pStyle w:val="Heading9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10"/>
  </w:num>
  <w:num w:numId="4">
    <w:abstractNumId w:val="10"/>
  </w:num>
  <w:num w:numId="5">
    <w:abstractNumId w:val="10"/>
  </w:num>
  <w:num w:numId="6">
    <w:abstractNumId w:val="10"/>
  </w:num>
  <w:num w:numId="7">
    <w:abstractNumId w:val="10"/>
  </w:num>
  <w:num w:numId="8">
    <w:abstractNumId w:val="4"/>
  </w:num>
  <w:num w:numId="9">
    <w:abstractNumId w:val="0"/>
  </w:num>
  <w:num w:numId="10">
    <w:abstractNumId w:val="2"/>
  </w:num>
  <w:num w:numId="11">
    <w:abstractNumId w:val="3"/>
  </w:num>
  <w:num w:numId="12">
    <w:abstractNumId w:val="3"/>
  </w:num>
  <w:num w:numId="13">
    <w:abstractNumId w:val="3"/>
  </w:num>
  <w:num w:numId="14">
    <w:abstractNumId w:val="3"/>
  </w:num>
  <w:num w:numId="15">
    <w:abstractNumId w:val="3"/>
  </w:num>
  <w:num w:numId="16">
    <w:abstractNumId w:val="7"/>
  </w:num>
  <w:num w:numId="17">
    <w:abstractNumId w:val="7"/>
  </w:num>
  <w:num w:numId="18">
    <w:abstractNumId w:val="7"/>
  </w:num>
  <w:num w:numId="19">
    <w:abstractNumId w:val="7"/>
  </w:num>
  <w:num w:numId="20">
    <w:abstractNumId w:val="3"/>
  </w:num>
  <w:num w:numId="21">
    <w:abstractNumId w:val="3"/>
  </w:num>
  <w:num w:numId="22">
    <w:abstractNumId w:val="3"/>
  </w:num>
  <w:num w:numId="23">
    <w:abstractNumId w:val="3"/>
  </w:num>
  <w:num w:numId="24">
    <w:abstractNumId w:val="9"/>
  </w:num>
  <w:num w:numId="25">
    <w:abstractNumId w:val="11"/>
  </w:num>
  <w:num w:numId="26">
    <w:abstractNumId w:val="11"/>
  </w:num>
  <w:num w:numId="27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0"/>
  </w:num>
  <w:num w:numId="29">
    <w:abstractNumId w:val="1"/>
  </w:num>
  <w:num w:numId="30">
    <w:abstractNumId w:val="5"/>
  </w:num>
  <w:num w:numId="31">
    <w:abstractNumId w:val="6"/>
  </w:num>
  <w:num w:numId="3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20"/>
  <w:characterSpacingControl w:val="doNotCompress"/>
  <w:hdrShapeDefaults>
    <o:shapedefaults v:ext="edit" spidmax="2662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d2dttx2e2p9rsete24vwds75pd2p0dpsd9w&quot;&gt;Operating Costs&lt;record-ids&gt;&lt;item&gt;1&lt;/item&gt;&lt;item&gt;7&lt;/item&gt;&lt;item&gt;13&lt;/item&gt;&lt;item&gt;16&lt;/item&gt;&lt;item&gt;23&lt;/item&gt;&lt;item&gt;27&lt;/item&gt;&lt;item&gt;31&lt;/item&gt;&lt;item&gt;61&lt;/item&gt;&lt;item&gt;78&lt;/item&gt;&lt;item&gt;87&lt;/item&gt;&lt;item&gt;125&lt;/item&gt;&lt;item&gt;126&lt;/item&gt;&lt;item&gt;158&lt;/item&gt;&lt;item&gt;197&lt;/item&gt;&lt;item&gt;221&lt;/item&gt;&lt;item&gt;229&lt;/item&gt;&lt;item&gt;289&lt;/item&gt;&lt;item&gt;314&lt;/item&gt;&lt;item&gt;330&lt;/item&gt;&lt;item&gt;334&lt;/item&gt;&lt;item&gt;418&lt;/item&gt;&lt;item&gt;446&lt;/item&gt;&lt;item&gt;472&lt;/item&gt;&lt;item&gt;518&lt;/item&gt;&lt;item&gt;627&lt;/item&gt;&lt;item&gt;666&lt;/item&gt;&lt;item&gt;678&lt;/item&gt;&lt;item&gt;691&lt;/item&gt;&lt;item&gt;694&lt;/item&gt;&lt;item&gt;829&lt;/item&gt;&lt;item&gt;861&lt;/item&gt;&lt;item&gt;904&lt;/item&gt;&lt;item&gt;976&lt;/item&gt;&lt;item&gt;1016&lt;/item&gt;&lt;item&gt;1043&lt;/item&gt;&lt;item&gt;1048&lt;/item&gt;&lt;item&gt;1061&lt;/item&gt;&lt;item&gt;1173&lt;/item&gt;&lt;item&gt;1216&lt;/item&gt;&lt;item&gt;1242&lt;/item&gt;&lt;item&gt;1246&lt;/item&gt;&lt;item&gt;1264&lt;/item&gt;&lt;item&gt;1288&lt;/item&gt;&lt;item&gt;1327&lt;/item&gt;&lt;item&gt;1349&lt;/item&gt;&lt;item&gt;1358&lt;/item&gt;&lt;item&gt;1369&lt;/item&gt;&lt;item&gt;1404&lt;/item&gt;&lt;item&gt;1405&lt;/item&gt;&lt;item&gt;1492&lt;/item&gt;&lt;item&gt;1496&lt;/item&gt;&lt;item&gt;1499&lt;/item&gt;&lt;item&gt;1600&lt;/item&gt;&lt;item&gt;1611&lt;/item&gt;&lt;item&gt;1651&lt;/item&gt;&lt;item&gt;1678&lt;/item&gt;&lt;item&gt;1722&lt;/item&gt;&lt;item&gt;1750&lt;/item&gt;&lt;item&gt;1763&lt;/item&gt;&lt;item&gt;1770&lt;/item&gt;&lt;item&gt;1773&lt;/item&gt;&lt;item&gt;1787&lt;/item&gt;&lt;item&gt;1795&lt;/item&gt;&lt;item&gt;1796&lt;/item&gt;&lt;item&gt;1804&lt;/item&gt;&lt;item&gt;1805&lt;/item&gt;&lt;item&gt;1813&lt;/item&gt;&lt;item&gt;1850&lt;/item&gt;&lt;item&gt;1852&lt;/item&gt;&lt;item&gt;1860&lt;/item&gt;&lt;item&gt;1862&lt;/item&gt;&lt;item&gt;1870&lt;/item&gt;&lt;item&gt;1884&lt;/item&gt;&lt;item&gt;1915&lt;/item&gt;&lt;item&gt;1922&lt;/item&gt;&lt;item&gt;1943&lt;/item&gt;&lt;item&gt;1986&lt;/item&gt;&lt;item&gt;2033&lt;/item&gt;&lt;item&gt;2056&lt;/item&gt;&lt;item&gt;2061&lt;/item&gt;&lt;item&gt;2093&lt;/item&gt;&lt;item&gt;2101&lt;/item&gt;&lt;item&gt;2134&lt;/item&gt;&lt;item&gt;2139&lt;/item&gt;&lt;item&gt;2209&lt;/item&gt;&lt;item&gt;2239&lt;/item&gt;&lt;item&gt;2261&lt;/item&gt;&lt;item&gt;2269&lt;/item&gt;&lt;item&gt;2286&lt;/item&gt;&lt;item&gt;2329&lt;/item&gt;&lt;item&gt;2330&lt;/item&gt;&lt;item&gt;2424&lt;/item&gt;&lt;item&gt;2496&lt;/item&gt;&lt;item&gt;2556&lt;/item&gt;&lt;item&gt;2582&lt;/item&gt;&lt;item&gt;2606&lt;/item&gt;&lt;item&gt;2609&lt;/item&gt;&lt;item&gt;2616&lt;/item&gt;&lt;item&gt;4196&lt;/item&gt;&lt;item&gt;4210&lt;/item&gt;&lt;item&gt;4342&lt;/item&gt;&lt;item&gt;4343&lt;/item&gt;&lt;item&gt;4697&lt;/item&gt;&lt;item&gt;5276&lt;/item&gt;&lt;item&gt;5471&lt;/item&gt;&lt;item&gt;6506&lt;/item&gt;&lt;item&gt;6507&lt;/item&gt;&lt;item&gt;6508&lt;/item&gt;&lt;item&gt;6509&lt;/item&gt;&lt;item&gt;6510&lt;/item&gt;&lt;item&gt;6511&lt;/item&gt;&lt;item&gt;6512&lt;/item&gt;&lt;item&gt;6513&lt;/item&gt;&lt;item&gt;6516&lt;/item&gt;&lt;item&gt;6517&lt;/item&gt;&lt;item&gt;6518&lt;/item&gt;&lt;item&gt;6519&lt;/item&gt;&lt;item&gt;6520&lt;/item&gt;&lt;item&gt;6521&lt;/item&gt;&lt;item&gt;6522&lt;/item&gt;&lt;item&gt;6524&lt;/item&gt;&lt;item&gt;6526&lt;/item&gt;&lt;item&gt;6527&lt;/item&gt;&lt;item&gt;6528&lt;/item&gt;&lt;item&gt;6529&lt;/item&gt;&lt;item&gt;6530&lt;/item&gt;&lt;item&gt;6531&lt;/item&gt;&lt;item&gt;6532&lt;/item&gt;&lt;item&gt;6533&lt;/item&gt;&lt;item&gt;6535&lt;/item&gt;&lt;item&gt;6536&lt;/item&gt;&lt;item&gt;6537&lt;/item&gt;&lt;item&gt;6541&lt;/item&gt;&lt;item&gt;6542&lt;/item&gt;&lt;item&gt;6543&lt;/item&gt;&lt;/record-ids&gt;&lt;/item&gt;&lt;/Libraries&gt;"/>
  </w:docVars>
  <w:rsids>
    <w:rsidRoot w:val="00712971"/>
    <w:rsid w:val="000001B2"/>
    <w:rsid w:val="00000817"/>
    <w:rsid w:val="00000BDF"/>
    <w:rsid w:val="00001524"/>
    <w:rsid w:val="0000208A"/>
    <w:rsid w:val="000027CB"/>
    <w:rsid w:val="0000283C"/>
    <w:rsid w:val="00003B0A"/>
    <w:rsid w:val="00012216"/>
    <w:rsid w:val="00017483"/>
    <w:rsid w:val="00017BFB"/>
    <w:rsid w:val="0002082B"/>
    <w:rsid w:val="0002152F"/>
    <w:rsid w:val="00025189"/>
    <w:rsid w:val="00027080"/>
    <w:rsid w:val="000311EE"/>
    <w:rsid w:val="0003132F"/>
    <w:rsid w:val="00034548"/>
    <w:rsid w:val="00034753"/>
    <w:rsid w:val="00036209"/>
    <w:rsid w:val="00041C39"/>
    <w:rsid w:val="00042283"/>
    <w:rsid w:val="00043250"/>
    <w:rsid w:val="00044CCC"/>
    <w:rsid w:val="0005059E"/>
    <w:rsid w:val="000536E4"/>
    <w:rsid w:val="0005496D"/>
    <w:rsid w:val="0005525B"/>
    <w:rsid w:val="000604F9"/>
    <w:rsid w:val="000609DD"/>
    <w:rsid w:val="00060C82"/>
    <w:rsid w:val="00063895"/>
    <w:rsid w:val="00066AC4"/>
    <w:rsid w:val="000705A5"/>
    <w:rsid w:val="00071867"/>
    <w:rsid w:val="00072137"/>
    <w:rsid w:val="00072BDE"/>
    <w:rsid w:val="00072D62"/>
    <w:rsid w:val="0008070C"/>
    <w:rsid w:val="0008106C"/>
    <w:rsid w:val="0008362C"/>
    <w:rsid w:val="0008432D"/>
    <w:rsid w:val="00086E7C"/>
    <w:rsid w:val="00087194"/>
    <w:rsid w:val="000872E4"/>
    <w:rsid w:val="000876B7"/>
    <w:rsid w:val="00090013"/>
    <w:rsid w:val="000946CF"/>
    <w:rsid w:val="00094BBC"/>
    <w:rsid w:val="00096789"/>
    <w:rsid w:val="00097141"/>
    <w:rsid w:val="00097693"/>
    <w:rsid w:val="000A552D"/>
    <w:rsid w:val="000A67B7"/>
    <w:rsid w:val="000A724F"/>
    <w:rsid w:val="000B2B8C"/>
    <w:rsid w:val="000B38DC"/>
    <w:rsid w:val="000B45CB"/>
    <w:rsid w:val="000B5569"/>
    <w:rsid w:val="000B5B47"/>
    <w:rsid w:val="000B5D82"/>
    <w:rsid w:val="000C3CB8"/>
    <w:rsid w:val="000C4A08"/>
    <w:rsid w:val="000C4EDA"/>
    <w:rsid w:val="000C4FBF"/>
    <w:rsid w:val="000C708D"/>
    <w:rsid w:val="000C77AC"/>
    <w:rsid w:val="000C7C74"/>
    <w:rsid w:val="000D25A1"/>
    <w:rsid w:val="000D2B68"/>
    <w:rsid w:val="000D41D4"/>
    <w:rsid w:val="000D643A"/>
    <w:rsid w:val="000D68A2"/>
    <w:rsid w:val="000D729A"/>
    <w:rsid w:val="000D749C"/>
    <w:rsid w:val="000D7F08"/>
    <w:rsid w:val="000E3CA8"/>
    <w:rsid w:val="000E5623"/>
    <w:rsid w:val="000E5A15"/>
    <w:rsid w:val="000E5B2C"/>
    <w:rsid w:val="000E6AEC"/>
    <w:rsid w:val="000F1945"/>
    <w:rsid w:val="000F1FC7"/>
    <w:rsid w:val="000F2BC0"/>
    <w:rsid w:val="000F492B"/>
    <w:rsid w:val="000F5D93"/>
    <w:rsid w:val="00102945"/>
    <w:rsid w:val="00105607"/>
    <w:rsid w:val="00107568"/>
    <w:rsid w:val="00107744"/>
    <w:rsid w:val="00107E78"/>
    <w:rsid w:val="001101B4"/>
    <w:rsid w:val="00111820"/>
    <w:rsid w:val="001144FD"/>
    <w:rsid w:val="0011526A"/>
    <w:rsid w:val="0011650D"/>
    <w:rsid w:val="0011700A"/>
    <w:rsid w:val="00120692"/>
    <w:rsid w:val="001209BC"/>
    <w:rsid w:val="00120C2F"/>
    <w:rsid w:val="00122895"/>
    <w:rsid w:val="00123FF8"/>
    <w:rsid w:val="00131686"/>
    <w:rsid w:val="00131AE2"/>
    <w:rsid w:val="0013381C"/>
    <w:rsid w:val="0013512E"/>
    <w:rsid w:val="00135C13"/>
    <w:rsid w:val="00140785"/>
    <w:rsid w:val="001453DF"/>
    <w:rsid w:val="00146558"/>
    <w:rsid w:val="00146B8A"/>
    <w:rsid w:val="00152AD0"/>
    <w:rsid w:val="001534D5"/>
    <w:rsid w:val="0015624C"/>
    <w:rsid w:val="001568FA"/>
    <w:rsid w:val="0016173D"/>
    <w:rsid w:val="00164E1F"/>
    <w:rsid w:val="00171285"/>
    <w:rsid w:val="00171B06"/>
    <w:rsid w:val="001758BE"/>
    <w:rsid w:val="00175A98"/>
    <w:rsid w:val="00176AA7"/>
    <w:rsid w:val="0017770E"/>
    <w:rsid w:val="00177714"/>
    <w:rsid w:val="0018088B"/>
    <w:rsid w:val="00181F9C"/>
    <w:rsid w:val="00185CEF"/>
    <w:rsid w:val="00187350"/>
    <w:rsid w:val="00191C98"/>
    <w:rsid w:val="0019429B"/>
    <w:rsid w:val="00195B69"/>
    <w:rsid w:val="00195D48"/>
    <w:rsid w:val="001975C1"/>
    <w:rsid w:val="001A28E9"/>
    <w:rsid w:val="001A2C0C"/>
    <w:rsid w:val="001A3162"/>
    <w:rsid w:val="001A69EC"/>
    <w:rsid w:val="001A7375"/>
    <w:rsid w:val="001B08B7"/>
    <w:rsid w:val="001B36D0"/>
    <w:rsid w:val="001B5317"/>
    <w:rsid w:val="001B5C37"/>
    <w:rsid w:val="001B73A2"/>
    <w:rsid w:val="001B7658"/>
    <w:rsid w:val="001C0AD8"/>
    <w:rsid w:val="001C106C"/>
    <w:rsid w:val="001C1A6A"/>
    <w:rsid w:val="001C3D0B"/>
    <w:rsid w:val="001C49AC"/>
    <w:rsid w:val="001D22FC"/>
    <w:rsid w:val="001D2642"/>
    <w:rsid w:val="001D2675"/>
    <w:rsid w:val="001D278E"/>
    <w:rsid w:val="001D3F5F"/>
    <w:rsid w:val="001D5D30"/>
    <w:rsid w:val="001D714F"/>
    <w:rsid w:val="001E086F"/>
    <w:rsid w:val="001E0AB4"/>
    <w:rsid w:val="001E1403"/>
    <w:rsid w:val="001E3718"/>
    <w:rsid w:val="001E3F25"/>
    <w:rsid w:val="001E7306"/>
    <w:rsid w:val="001F0869"/>
    <w:rsid w:val="001F2B76"/>
    <w:rsid w:val="001F4EC1"/>
    <w:rsid w:val="001F6F42"/>
    <w:rsid w:val="002000C6"/>
    <w:rsid w:val="00200D13"/>
    <w:rsid w:val="00200F25"/>
    <w:rsid w:val="002030FB"/>
    <w:rsid w:val="0020335E"/>
    <w:rsid w:val="00204B61"/>
    <w:rsid w:val="00204DFD"/>
    <w:rsid w:val="00206259"/>
    <w:rsid w:val="00206FA4"/>
    <w:rsid w:val="00210577"/>
    <w:rsid w:val="00210F00"/>
    <w:rsid w:val="00211C35"/>
    <w:rsid w:val="00215FE6"/>
    <w:rsid w:val="0021603C"/>
    <w:rsid w:val="002162AF"/>
    <w:rsid w:val="00217ADA"/>
    <w:rsid w:val="002208B9"/>
    <w:rsid w:val="00220987"/>
    <w:rsid w:val="00222AFD"/>
    <w:rsid w:val="002275A1"/>
    <w:rsid w:val="00230F0B"/>
    <w:rsid w:val="002328CB"/>
    <w:rsid w:val="00237B21"/>
    <w:rsid w:val="00241152"/>
    <w:rsid w:val="00243EE4"/>
    <w:rsid w:val="00245F0A"/>
    <w:rsid w:val="0024645E"/>
    <w:rsid w:val="00247BE2"/>
    <w:rsid w:val="00250070"/>
    <w:rsid w:val="00251177"/>
    <w:rsid w:val="0025143F"/>
    <w:rsid w:val="00252981"/>
    <w:rsid w:val="00253A76"/>
    <w:rsid w:val="00256493"/>
    <w:rsid w:val="0025703E"/>
    <w:rsid w:val="002577C5"/>
    <w:rsid w:val="00257F64"/>
    <w:rsid w:val="0026155C"/>
    <w:rsid w:val="0026235D"/>
    <w:rsid w:val="0026417C"/>
    <w:rsid w:val="00273C2F"/>
    <w:rsid w:val="0027488E"/>
    <w:rsid w:val="002753EB"/>
    <w:rsid w:val="00275E41"/>
    <w:rsid w:val="00280E0F"/>
    <w:rsid w:val="00282045"/>
    <w:rsid w:val="00284A2B"/>
    <w:rsid w:val="00287EFE"/>
    <w:rsid w:val="00290350"/>
    <w:rsid w:val="002907CF"/>
    <w:rsid w:val="00290B31"/>
    <w:rsid w:val="00291B04"/>
    <w:rsid w:val="0029308E"/>
    <w:rsid w:val="002945C1"/>
    <w:rsid w:val="00295B87"/>
    <w:rsid w:val="00296110"/>
    <w:rsid w:val="00296FA0"/>
    <w:rsid w:val="0029748F"/>
    <w:rsid w:val="002A3B69"/>
    <w:rsid w:val="002A5577"/>
    <w:rsid w:val="002A660A"/>
    <w:rsid w:val="002A753F"/>
    <w:rsid w:val="002B1367"/>
    <w:rsid w:val="002B1A1C"/>
    <w:rsid w:val="002B1DAF"/>
    <w:rsid w:val="002B2873"/>
    <w:rsid w:val="002B313E"/>
    <w:rsid w:val="002B4B26"/>
    <w:rsid w:val="002B618C"/>
    <w:rsid w:val="002B697F"/>
    <w:rsid w:val="002B6FC5"/>
    <w:rsid w:val="002B7D85"/>
    <w:rsid w:val="002C1A68"/>
    <w:rsid w:val="002C1BA2"/>
    <w:rsid w:val="002C4D0E"/>
    <w:rsid w:val="002C4FD9"/>
    <w:rsid w:val="002C76A5"/>
    <w:rsid w:val="002D26B5"/>
    <w:rsid w:val="002D4129"/>
    <w:rsid w:val="002D65F9"/>
    <w:rsid w:val="002D66FB"/>
    <w:rsid w:val="002D6E78"/>
    <w:rsid w:val="002D6FEA"/>
    <w:rsid w:val="002D74EE"/>
    <w:rsid w:val="002E1784"/>
    <w:rsid w:val="002E3D16"/>
    <w:rsid w:val="002E439D"/>
    <w:rsid w:val="002E4B54"/>
    <w:rsid w:val="002E74AB"/>
    <w:rsid w:val="002F3D06"/>
    <w:rsid w:val="002F46B9"/>
    <w:rsid w:val="002F631B"/>
    <w:rsid w:val="002F670C"/>
    <w:rsid w:val="002F6BC3"/>
    <w:rsid w:val="002F7F39"/>
    <w:rsid w:val="00301DE9"/>
    <w:rsid w:val="003039E4"/>
    <w:rsid w:val="003065BF"/>
    <w:rsid w:val="00314497"/>
    <w:rsid w:val="00317045"/>
    <w:rsid w:val="00320D7C"/>
    <w:rsid w:val="0032194C"/>
    <w:rsid w:val="00323761"/>
    <w:rsid w:val="0032729E"/>
    <w:rsid w:val="00327314"/>
    <w:rsid w:val="00330468"/>
    <w:rsid w:val="003328E5"/>
    <w:rsid w:val="003335D9"/>
    <w:rsid w:val="00333F69"/>
    <w:rsid w:val="00334CAB"/>
    <w:rsid w:val="0033636B"/>
    <w:rsid w:val="00336B03"/>
    <w:rsid w:val="00340005"/>
    <w:rsid w:val="003421BB"/>
    <w:rsid w:val="00350014"/>
    <w:rsid w:val="003502BA"/>
    <w:rsid w:val="0035122D"/>
    <w:rsid w:val="003561BC"/>
    <w:rsid w:val="00360179"/>
    <w:rsid w:val="0036751B"/>
    <w:rsid w:val="00367521"/>
    <w:rsid w:val="00367C6F"/>
    <w:rsid w:val="00370FC7"/>
    <w:rsid w:val="00372291"/>
    <w:rsid w:val="0037375B"/>
    <w:rsid w:val="00374AED"/>
    <w:rsid w:val="00374DB5"/>
    <w:rsid w:val="00380CE3"/>
    <w:rsid w:val="00380E16"/>
    <w:rsid w:val="00382CDE"/>
    <w:rsid w:val="00384578"/>
    <w:rsid w:val="0038480D"/>
    <w:rsid w:val="00385A89"/>
    <w:rsid w:val="00387927"/>
    <w:rsid w:val="003900BA"/>
    <w:rsid w:val="0039096E"/>
    <w:rsid w:val="00392955"/>
    <w:rsid w:val="00392FD3"/>
    <w:rsid w:val="00395011"/>
    <w:rsid w:val="003A06E1"/>
    <w:rsid w:val="003A0AAD"/>
    <w:rsid w:val="003A2B9B"/>
    <w:rsid w:val="003A3AEC"/>
    <w:rsid w:val="003A3C8F"/>
    <w:rsid w:val="003A4672"/>
    <w:rsid w:val="003A4FE4"/>
    <w:rsid w:val="003A566E"/>
    <w:rsid w:val="003A633C"/>
    <w:rsid w:val="003A6DD3"/>
    <w:rsid w:val="003A77AF"/>
    <w:rsid w:val="003B0096"/>
    <w:rsid w:val="003B2C3F"/>
    <w:rsid w:val="003B2F95"/>
    <w:rsid w:val="003B316D"/>
    <w:rsid w:val="003B3DDB"/>
    <w:rsid w:val="003B4677"/>
    <w:rsid w:val="003B48F9"/>
    <w:rsid w:val="003B4D58"/>
    <w:rsid w:val="003C0602"/>
    <w:rsid w:val="003C0705"/>
    <w:rsid w:val="003C538F"/>
    <w:rsid w:val="003C5488"/>
    <w:rsid w:val="003C705F"/>
    <w:rsid w:val="003C7CDC"/>
    <w:rsid w:val="003D060E"/>
    <w:rsid w:val="003D18B0"/>
    <w:rsid w:val="003D1DCF"/>
    <w:rsid w:val="003D4726"/>
    <w:rsid w:val="003D5C86"/>
    <w:rsid w:val="003D5D93"/>
    <w:rsid w:val="003D63E5"/>
    <w:rsid w:val="003E0678"/>
    <w:rsid w:val="003E0E08"/>
    <w:rsid w:val="003E18A4"/>
    <w:rsid w:val="003E1CAF"/>
    <w:rsid w:val="003E47A6"/>
    <w:rsid w:val="003E53BD"/>
    <w:rsid w:val="003F3EA3"/>
    <w:rsid w:val="003F4201"/>
    <w:rsid w:val="003F6F5B"/>
    <w:rsid w:val="003F7038"/>
    <w:rsid w:val="003F707D"/>
    <w:rsid w:val="00400EC7"/>
    <w:rsid w:val="00401BF5"/>
    <w:rsid w:val="00401E34"/>
    <w:rsid w:val="00404E2D"/>
    <w:rsid w:val="004061B4"/>
    <w:rsid w:val="00406223"/>
    <w:rsid w:val="004067A2"/>
    <w:rsid w:val="0041489E"/>
    <w:rsid w:val="00416E2F"/>
    <w:rsid w:val="0042271C"/>
    <w:rsid w:val="0043378C"/>
    <w:rsid w:val="0043768D"/>
    <w:rsid w:val="004408F4"/>
    <w:rsid w:val="0044111B"/>
    <w:rsid w:val="00447F3A"/>
    <w:rsid w:val="004521A2"/>
    <w:rsid w:val="0045387F"/>
    <w:rsid w:val="004539B5"/>
    <w:rsid w:val="00453B4E"/>
    <w:rsid w:val="00456653"/>
    <w:rsid w:val="00456816"/>
    <w:rsid w:val="00456A0B"/>
    <w:rsid w:val="00456AD4"/>
    <w:rsid w:val="004613AB"/>
    <w:rsid w:val="00461DE7"/>
    <w:rsid w:val="00462A57"/>
    <w:rsid w:val="004643D2"/>
    <w:rsid w:val="00464764"/>
    <w:rsid w:val="004647F3"/>
    <w:rsid w:val="004714DE"/>
    <w:rsid w:val="00475022"/>
    <w:rsid w:val="004766E4"/>
    <w:rsid w:val="00476891"/>
    <w:rsid w:val="00485EA2"/>
    <w:rsid w:val="00485EAC"/>
    <w:rsid w:val="00491CF8"/>
    <w:rsid w:val="004926FA"/>
    <w:rsid w:val="004930C7"/>
    <w:rsid w:val="004939B4"/>
    <w:rsid w:val="00496268"/>
    <w:rsid w:val="00496B32"/>
    <w:rsid w:val="00497F30"/>
    <w:rsid w:val="004A19F9"/>
    <w:rsid w:val="004A26E4"/>
    <w:rsid w:val="004A45F8"/>
    <w:rsid w:val="004A7388"/>
    <w:rsid w:val="004A7D55"/>
    <w:rsid w:val="004B05FE"/>
    <w:rsid w:val="004B1E91"/>
    <w:rsid w:val="004B2D55"/>
    <w:rsid w:val="004B3BAD"/>
    <w:rsid w:val="004B60A7"/>
    <w:rsid w:val="004B6C77"/>
    <w:rsid w:val="004B765A"/>
    <w:rsid w:val="004B76C8"/>
    <w:rsid w:val="004C2578"/>
    <w:rsid w:val="004C39FA"/>
    <w:rsid w:val="004C545E"/>
    <w:rsid w:val="004C5D88"/>
    <w:rsid w:val="004C6061"/>
    <w:rsid w:val="004C7139"/>
    <w:rsid w:val="004D108E"/>
    <w:rsid w:val="004D19C5"/>
    <w:rsid w:val="004D2230"/>
    <w:rsid w:val="004D5565"/>
    <w:rsid w:val="004D5679"/>
    <w:rsid w:val="004E0463"/>
    <w:rsid w:val="004E0667"/>
    <w:rsid w:val="004E127B"/>
    <w:rsid w:val="004E2756"/>
    <w:rsid w:val="004E3B34"/>
    <w:rsid w:val="004E66A6"/>
    <w:rsid w:val="004E675A"/>
    <w:rsid w:val="004E6DA5"/>
    <w:rsid w:val="004E78A5"/>
    <w:rsid w:val="004E7D1A"/>
    <w:rsid w:val="004F0D41"/>
    <w:rsid w:val="004F40E7"/>
    <w:rsid w:val="004F5175"/>
    <w:rsid w:val="004F61E4"/>
    <w:rsid w:val="005026AB"/>
    <w:rsid w:val="0050342C"/>
    <w:rsid w:val="005059BC"/>
    <w:rsid w:val="00505A50"/>
    <w:rsid w:val="00507858"/>
    <w:rsid w:val="005105B2"/>
    <w:rsid w:val="00514BD7"/>
    <w:rsid w:val="005157FD"/>
    <w:rsid w:val="0051626F"/>
    <w:rsid w:val="005165A0"/>
    <w:rsid w:val="00516D5C"/>
    <w:rsid w:val="005174D2"/>
    <w:rsid w:val="00520001"/>
    <w:rsid w:val="00520E84"/>
    <w:rsid w:val="005253EE"/>
    <w:rsid w:val="005302A2"/>
    <w:rsid w:val="005309A7"/>
    <w:rsid w:val="00530D9C"/>
    <w:rsid w:val="00530DC6"/>
    <w:rsid w:val="00532891"/>
    <w:rsid w:val="00533BB7"/>
    <w:rsid w:val="00534FC1"/>
    <w:rsid w:val="005366E4"/>
    <w:rsid w:val="00540591"/>
    <w:rsid w:val="005429AC"/>
    <w:rsid w:val="00542F26"/>
    <w:rsid w:val="005461F7"/>
    <w:rsid w:val="00546986"/>
    <w:rsid w:val="0054785A"/>
    <w:rsid w:val="005513F7"/>
    <w:rsid w:val="005518E2"/>
    <w:rsid w:val="0055373A"/>
    <w:rsid w:val="005551E8"/>
    <w:rsid w:val="00556434"/>
    <w:rsid w:val="00561D1F"/>
    <w:rsid w:val="0056249C"/>
    <w:rsid w:val="005652B6"/>
    <w:rsid w:val="00566592"/>
    <w:rsid w:val="00571B14"/>
    <w:rsid w:val="00572CA0"/>
    <w:rsid w:val="0057502F"/>
    <w:rsid w:val="005761FE"/>
    <w:rsid w:val="00576248"/>
    <w:rsid w:val="00581B5B"/>
    <w:rsid w:val="00583260"/>
    <w:rsid w:val="005860D2"/>
    <w:rsid w:val="0058753C"/>
    <w:rsid w:val="0059090E"/>
    <w:rsid w:val="00595794"/>
    <w:rsid w:val="005A17CE"/>
    <w:rsid w:val="005A1DEB"/>
    <w:rsid w:val="005A26FC"/>
    <w:rsid w:val="005A4451"/>
    <w:rsid w:val="005A52CE"/>
    <w:rsid w:val="005A633B"/>
    <w:rsid w:val="005A780D"/>
    <w:rsid w:val="005B1E86"/>
    <w:rsid w:val="005B63E5"/>
    <w:rsid w:val="005C07E3"/>
    <w:rsid w:val="005C1C43"/>
    <w:rsid w:val="005C20D2"/>
    <w:rsid w:val="005C6B90"/>
    <w:rsid w:val="005C710B"/>
    <w:rsid w:val="005C78B2"/>
    <w:rsid w:val="005C78B7"/>
    <w:rsid w:val="005D004C"/>
    <w:rsid w:val="005D1BE2"/>
    <w:rsid w:val="005D5A64"/>
    <w:rsid w:val="005D7F20"/>
    <w:rsid w:val="005E1820"/>
    <w:rsid w:val="005E20C6"/>
    <w:rsid w:val="005E4DA0"/>
    <w:rsid w:val="005E6988"/>
    <w:rsid w:val="005F1B7D"/>
    <w:rsid w:val="005F1D0A"/>
    <w:rsid w:val="005F277B"/>
    <w:rsid w:val="005F3934"/>
    <w:rsid w:val="005F5601"/>
    <w:rsid w:val="005F603A"/>
    <w:rsid w:val="005F7E50"/>
    <w:rsid w:val="00602638"/>
    <w:rsid w:val="006029FE"/>
    <w:rsid w:val="006031F1"/>
    <w:rsid w:val="00603F24"/>
    <w:rsid w:val="00604332"/>
    <w:rsid w:val="00607392"/>
    <w:rsid w:val="00607DA3"/>
    <w:rsid w:val="00611AF0"/>
    <w:rsid w:val="00613511"/>
    <w:rsid w:val="00614F11"/>
    <w:rsid w:val="00615F91"/>
    <w:rsid w:val="00616AB5"/>
    <w:rsid w:val="00620154"/>
    <w:rsid w:val="0062081E"/>
    <w:rsid w:val="0062385F"/>
    <w:rsid w:val="0062592E"/>
    <w:rsid w:val="0062622D"/>
    <w:rsid w:val="00627833"/>
    <w:rsid w:val="00630153"/>
    <w:rsid w:val="00630823"/>
    <w:rsid w:val="00634266"/>
    <w:rsid w:val="006344F7"/>
    <w:rsid w:val="006347E9"/>
    <w:rsid w:val="00634EC2"/>
    <w:rsid w:val="006367FF"/>
    <w:rsid w:val="00636FCC"/>
    <w:rsid w:val="00637B70"/>
    <w:rsid w:val="00643699"/>
    <w:rsid w:val="006439DD"/>
    <w:rsid w:val="00651D6A"/>
    <w:rsid w:val="00652827"/>
    <w:rsid w:val="00652DD5"/>
    <w:rsid w:val="00653A4F"/>
    <w:rsid w:val="00655533"/>
    <w:rsid w:val="00661D50"/>
    <w:rsid w:val="00664397"/>
    <w:rsid w:val="006648F5"/>
    <w:rsid w:val="00665285"/>
    <w:rsid w:val="00667459"/>
    <w:rsid w:val="0067176B"/>
    <w:rsid w:val="0067661C"/>
    <w:rsid w:val="00676DE9"/>
    <w:rsid w:val="00676F9B"/>
    <w:rsid w:val="0068071E"/>
    <w:rsid w:val="006816EE"/>
    <w:rsid w:val="00681E1C"/>
    <w:rsid w:val="0068731E"/>
    <w:rsid w:val="0068797A"/>
    <w:rsid w:val="00687F0D"/>
    <w:rsid w:val="00690703"/>
    <w:rsid w:val="00692890"/>
    <w:rsid w:val="00693F9D"/>
    <w:rsid w:val="00695772"/>
    <w:rsid w:val="006961FA"/>
    <w:rsid w:val="00696CB3"/>
    <w:rsid w:val="0069704C"/>
    <w:rsid w:val="006A123C"/>
    <w:rsid w:val="006A1895"/>
    <w:rsid w:val="006A18F8"/>
    <w:rsid w:val="006A1FA8"/>
    <w:rsid w:val="006A310A"/>
    <w:rsid w:val="006A78A6"/>
    <w:rsid w:val="006B142D"/>
    <w:rsid w:val="006B2197"/>
    <w:rsid w:val="006B324B"/>
    <w:rsid w:val="006B3A58"/>
    <w:rsid w:val="006B403F"/>
    <w:rsid w:val="006B4F08"/>
    <w:rsid w:val="006C05EF"/>
    <w:rsid w:val="006C09C7"/>
    <w:rsid w:val="006C0ECB"/>
    <w:rsid w:val="006C1A0C"/>
    <w:rsid w:val="006C5382"/>
    <w:rsid w:val="006C6EDC"/>
    <w:rsid w:val="006C7256"/>
    <w:rsid w:val="006D1870"/>
    <w:rsid w:val="006D1E80"/>
    <w:rsid w:val="006D2E8F"/>
    <w:rsid w:val="006D3035"/>
    <w:rsid w:val="006D6E77"/>
    <w:rsid w:val="006E3E51"/>
    <w:rsid w:val="006E6216"/>
    <w:rsid w:val="006F019A"/>
    <w:rsid w:val="006F0D36"/>
    <w:rsid w:val="006F367E"/>
    <w:rsid w:val="006F61DC"/>
    <w:rsid w:val="006F7332"/>
    <w:rsid w:val="00700F20"/>
    <w:rsid w:val="0070180D"/>
    <w:rsid w:val="00701D17"/>
    <w:rsid w:val="00701FA3"/>
    <w:rsid w:val="00703F4A"/>
    <w:rsid w:val="00704C85"/>
    <w:rsid w:val="0071240F"/>
    <w:rsid w:val="00712971"/>
    <w:rsid w:val="00712F42"/>
    <w:rsid w:val="007141DA"/>
    <w:rsid w:val="00716B44"/>
    <w:rsid w:val="00720070"/>
    <w:rsid w:val="007218D5"/>
    <w:rsid w:val="00722138"/>
    <w:rsid w:val="00724AF3"/>
    <w:rsid w:val="00724B5C"/>
    <w:rsid w:val="00725505"/>
    <w:rsid w:val="007276DF"/>
    <w:rsid w:val="007326C5"/>
    <w:rsid w:val="0073524E"/>
    <w:rsid w:val="00741264"/>
    <w:rsid w:val="00741743"/>
    <w:rsid w:val="007420DB"/>
    <w:rsid w:val="00744D3E"/>
    <w:rsid w:val="00745F16"/>
    <w:rsid w:val="00751777"/>
    <w:rsid w:val="0075274A"/>
    <w:rsid w:val="007535BF"/>
    <w:rsid w:val="00755A02"/>
    <w:rsid w:val="00756E7C"/>
    <w:rsid w:val="00757750"/>
    <w:rsid w:val="00761EE2"/>
    <w:rsid w:val="00764055"/>
    <w:rsid w:val="00764383"/>
    <w:rsid w:val="0077193F"/>
    <w:rsid w:val="007725BD"/>
    <w:rsid w:val="00773B95"/>
    <w:rsid w:val="007743A7"/>
    <w:rsid w:val="007759D9"/>
    <w:rsid w:val="00776476"/>
    <w:rsid w:val="00776926"/>
    <w:rsid w:val="00777346"/>
    <w:rsid w:val="00780750"/>
    <w:rsid w:val="00782AC4"/>
    <w:rsid w:val="007910E9"/>
    <w:rsid w:val="007939AC"/>
    <w:rsid w:val="00793DE5"/>
    <w:rsid w:val="007A6219"/>
    <w:rsid w:val="007A76D2"/>
    <w:rsid w:val="007B14D0"/>
    <w:rsid w:val="007B184F"/>
    <w:rsid w:val="007B266B"/>
    <w:rsid w:val="007B2B44"/>
    <w:rsid w:val="007B3613"/>
    <w:rsid w:val="007B596D"/>
    <w:rsid w:val="007B6543"/>
    <w:rsid w:val="007B7C3A"/>
    <w:rsid w:val="007C1917"/>
    <w:rsid w:val="007C1BCD"/>
    <w:rsid w:val="007C4711"/>
    <w:rsid w:val="007C476D"/>
    <w:rsid w:val="007C7438"/>
    <w:rsid w:val="007D036F"/>
    <w:rsid w:val="007D0A1B"/>
    <w:rsid w:val="007D23E4"/>
    <w:rsid w:val="007D3573"/>
    <w:rsid w:val="007D5F2B"/>
    <w:rsid w:val="007E2545"/>
    <w:rsid w:val="007E2CAC"/>
    <w:rsid w:val="007E3667"/>
    <w:rsid w:val="007E4DFA"/>
    <w:rsid w:val="007E57F1"/>
    <w:rsid w:val="007E6D68"/>
    <w:rsid w:val="007E6FE2"/>
    <w:rsid w:val="007F07EB"/>
    <w:rsid w:val="007F10EC"/>
    <w:rsid w:val="007F22F6"/>
    <w:rsid w:val="007F2711"/>
    <w:rsid w:val="007F333F"/>
    <w:rsid w:val="007F3D80"/>
    <w:rsid w:val="007F5760"/>
    <w:rsid w:val="007F595E"/>
    <w:rsid w:val="007F75A2"/>
    <w:rsid w:val="008001BD"/>
    <w:rsid w:val="00802E5F"/>
    <w:rsid w:val="00805028"/>
    <w:rsid w:val="00806401"/>
    <w:rsid w:val="00807731"/>
    <w:rsid w:val="0081077E"/>
    <w:rsid w:val="00814A75"/>
    <w:rsid w:val="00815346"/>
    <w:rsid w:val="00815DDF"/>
    <w:rsid w:val="00816F0E"/>
    <w:rsid w:val="008179F5"/>
    <w:rsid w:val="008203A0"/>
    <w:rsid w:val="00821EF1"/>
    <w:rsid w:val="00823553"/>
    <w:rsid w:val="0082405F"/>
    <w:rsid w:val="00832913"/>
    <w:rsid w:val="008360C4"/>
    <w:rsid w:val="0084269C"/>
    <w:rsid w:val="00844208"/>
    <w:rsid w:val="008449A1"/>
    <w:rsid w:val="00847D50"/>
    <w:rsid w:val="00847E4C"/>
    <w:rsid w:val="008521C5"/>
    <w:rsid w:val="008521DA"/>
    <w:rsid w:val="00853089"/>
    <w:rsid w:val="00853F99"/>
    <w:rsid w:val="0085440C"/>
    <w:rsid w:val="00854B68"/>
    <w:rsid w:val="00856C8E"/>
    <w:rsid w:val="008573EA"/>
    <w:rsid w:val="0086010E"/>
    <w:rsid w:val="008611A4"/>
    <w:rsid w:val="00863A27"/>
    <w:rsid w:val="00867CE0"/>
    <w:rsid w:val="00872AD1"/>
    <w:rsid w:val="00872DF7"/>
    <w:rsid w:val="00874A53"/>
    <w:rsid w:val="00874C8E"/>
    <w:rsid w:val="00875437"/>
    <w:rsid w:val="0088094B"/>
    <w:rsid w:val="00880DF7"/>
    <w:rsid w:val="00882711"/>
    <w:rsid w:val="0088335D"/>
    <w:rsid w:val="00883638"/>
    <w:rsid w:val="00885FDC"/>
    <w:rsid w:val="008861E1"/>
    <w:rsid w:val="00887CA1"/>
    <w:rsid w:val="00887F7D"/>
    <w:rsid w:val="00890521"/>
    <w:rsid w:val="00890E06"/>
    <w:rsid w:val="0089559A"/>
    <w:rsid w:val="0089597A"/>
    <w:rsid w:val="008973C7"/>
    <w:rsid w:val="008A5AAA"/>
    <w:rsid w:val="008A6B7C"/>
    <w:rsid w:val="008B126C"/>
    <w:rsid w:val="008B1C3A"/>
    <w:rsid w:val="008B4FC8"/>
    <w:rsid w:val="008B550E"/>
    <w:rsid w:val="008B6864"/>
    <w:rsid w:val="008C0F67"/>
    <w:rsid w:val="008C1F81"/>
    <w:rsid w:val="008C3859"/>
    <w:rsid w:val="008C4C03"/>
    <w:rsid w:val="008D2274"/>
    <w:rsid w:val="008D3014"/>
    <w:rsid w:val="008D4F7A"/>
    <w:rsid w:val="008D6EB3"/>
    <w:rsid w:val="008D708F"/>
    <w:rsid w:val="008D7845"/>
    <w:rsid w:val="008E1100"/>
    <w:rsid w:val="008E227A"/>
    <w:rsid w:val="008E235F"/>
    <w:rsid w:val="008E4547"/>
    <w:rsid w:val="008E4884"/>
    <w:rsid w:val="008E49B9"/>
    <w:rsid w:val="008E759B"/>
    <w:rsid w:val="008F0991"/>
    <w:rsid w:val="008F256D"/>
    <w:rsid w:val="008F2833"/>
    <w:rsid w:val="008F2C72"/>
    <w:rsid w:val="008F37E2"/>
    <w:rsid w:val="008F3809"/>
    <w:rsid w:val="008F3C4B"/>
    <w:rsid w:val="008F4A5E"/>
    <w:rsid w:val="0090003B"/>
    <w:rsid w:val="00900A22"/>
    <w:rsid w:val="009028AD"/>
    <w:rsid w:val="00903BC5"/>
    <w:rsid w:val="00905954"/>
    <w:rsid w:val="00911D4F"/>
    <w:rsid w:val="009162B2"/>
    <w:rsid w:val="0091661D"/>
    <w:rsid w:val="009174A7"/>
    <w:rsid w:val="009178C2"/>
    <w:rsid w:val="00922278"/>
    <w:rsid w:val="0092261B"/>
    <w:rsid w:val="00923507"/>
    <w:rsid w:val="009238B8"/>
    <w:rsid w:val="009250EA"/>
    <w:rsid w:val="009266F2"/>
    <w:rsid w:val="0093029D"/>
    <w:rsid w:val="00930E41"/>
    <w:rsid w:val="00932F3F"/>
    <w:rsid w:val="00933320"/>
    <w:rsid w:val="009357E4"/>
    <w:rsid w:val="00935A2F"/>
    <w:rsid w:val="00937D2D"/>
    <w:rsid w:val="0094162B"/>
    <w:rsid w:val="00941694"/>
    <w:rsid w:val="00944B4B"/>
    <w:rsid w:val="00946014"/>
    <w:rsid w:val="009460C3"/>
    <w:rsid w:val="00946AC0"/>
    <w:rsid w:val="00946C80"/>
    <w:rsid w:val="009473F0"/>
    <w:rsid w:val="00951522"/>
    <w:rsid w:val="00951902"/>
    <w:rsid w:val="009534DD"/>
    <w:rsid w:val="009543B0"/>
    <w:rsid w:val="009563DE"/>
    <w:rsid w:val="009600EA"/>
    <w:rsid w:val="0096202C"/>
    <w:rsid w:val="009621AB"/>
    <w:rsid w:val="009624D4"/>
    <w:rsid w:val="009646DC"/>
    <w:rsid w:val="00966931"/>
    <w:rsid w:val="00967133"/>
    <w:rsid w:val="0096730E"/>
    <w:rsid w:val="00970ABB"/>
    <w:rsid w:val="00971152"/>
    <w:rsid w:val="0097276A"/>
    <w:rsid w:val="009742DB"/>
    <w:rsid w:val="00974513"/>
    <w:rsid w:val="009750EC"/>
    <w:rsid w:val="00976752"/>
    <w:rsid w:val="00981DAF"/>
    <w:rsid w:val="009830AF"/>
    <w:rsid w:val="00983246"/>
    <w:rsid w:val="00985B9C"/>
    <w:rsid w:val="00986A3D"/>
    <w:rsid w:val="009873A0"/>
    <w:rsid w:val="009877C2"/>
    <w:rsid w:val="00987D06"/>
    <w:rsid w:val="0099113C"/>
    <w:rsid w:val="00992B21"/>
    <w:rsid w:val="0099345E"/>
    <w:rsid w:val="00995019"/>
    <w:rsid w:val="00995694"/>
    <w:rsid w:val="00995A02"/>
    <w:rsid w:val="00995D2F"/>
    <w:rsid w:val="00995E1A"/>
    <w:rsid w:val="009972C3"/>
    <w:rsid w:val="009A1FFE"/>
    <w:rsid w:val="009A281B"/>
    <w:rsid w:val="009A3DCD"/>
    <w:rsid w:val="009A5487"/>
    <w:rsid w:val="009A6273"/>
    <w:rsid w:val="009B14C8"/>
    <w:rsid w:val="009B1C31"/>
    <w:rsid w:val="009B3489"/>
    <w:rsid w:val="009B38AA"/>
    <w:rsid w:val="009B5521"/>
    <w:rsid w:val="009B7353"/>
    <w:rsid w:val="009C0D8C"/>
    <w:rsid w:val="009C1F20"/>
    <w:rsid w:val="009C21AD"/>
    <w:rsid w:val="009C4D24"/>
    <w:rsid w:val="009C5B68"/>
    <w:rsid w:val="009C7359"/>
    <w:rsid w:val="009D0F0B"/>
    <w:rsid w:val="009D20F7"/>
    <w:rsid w:val="009D3332"/>
    <w:rsid w:val="009D46FB"/>
    <w:rsid w:val="009D5EAE"/>
    <w:rsid w:val="009D5F82"/>
    <w:rsid w:val="009D6200"/>
    <w:rsid w:val="009D6B2D"/>
    <w:rsid w:val="009D75AE"/>
    <w:rsid w:val="009E362F"/>
    <w:rsid w:val="009E484D"/>
    <w:rsid w:val="009E5BE9"/>
    <w:rsid w:val="009E627E"/>
    <w:rsid w:val="009E6BE2"/>
    <w:rsid w:val="009F2ABA"/>
    <w:rsid w:val="009F2B42"/>
    <w:rsid w:val="009F36F8"/>
    <w:rsid w:val="009F4384"/>
    <w:rsid w:val="009F48B0"/>
    <w:rsid w:val="009F4B4D"/>
    <w:rsid w:val="00A00DDD"/>
    <w:rsid w:val="00A06423"/>
    <w:rsid w:val="00A109EF"/>
    <w:rsid w:val="00A10F1F"/>
    <w:rsid w:val="00A12D73"/>
    <w:rsid w:val="00A13C85"/>
    <w:rsid w:val="00A13E59"/>
    <w:rsid w:val="00A1484E"/>
    <w:rsid w:val="00A21F6C"/>
    <w:rsid w:val="00A23728"/>
    <w:rsid w:val="00A23D9B"/>
    <w:rsid w:val="00A23DE0"/>
    <w:rsid w:val="00A25615"/>
    <w:rsid w:val="00A2646A"/>
    <w:rsid w:val="00A317EF"/>
    <w:rsid w:val="00A32587"/>
    <w:rsid w:val="00A32F6A"/>
    <w:rsid w:val="00A35616"/>
    <w:rsid w:val="00A42682"/>
    <w:rsid w:val="00A42D83"/>
    <w:rsid w:val="00A506E3"/>
    <w:rsid w:val="00A5664D"/>
    <w:rsid w:val="00A575C1"/>
    <w:rsid w:val="00A578BC"/>
    <w:rsid w:val="00A57CEF"/>
    <w:rsid w:val="00A605F7"/>
    <w:rsid w:val="00A60F9D"/>
    <w:rsid w:val="00A61658"/>
    <w:rsid w:val="00A61D0D"/>
    <w:rsid w:val="00A64646"/>
    <w:rsid w:val="00A720C3"/>
    <w:rsid w:val="00A73CEF"/>
    <w:rsid w:val="00A75501"/>
    <w:rsid w:val="00A76A85"/>
    <w:rsid w:val="00A77947"/>
    <w:rsid w:val="00A779CE"/>
    <w:rsid w:val="00A77EC7"/>
    <w:rsid w:val="00A81C7F"/>
    <w:rsid w:val="00A8365C"/>
    <w:rsid w:val="00A840A8"/>
    <w:rsid w:val="00A84174"/>
    <w:rsid w:val="00A87D68"/>
    <w:rsid w:val="00A91BDA"/>
    <w:rsid w:val="00A91C7A"/>
    <w:rsid w:val="00A91E09"/>
    <w:rsid w:val="00A93715"/>
    <w:rsid w:val="00A93783"/>
    <w:rsid w:val="00A93A21"/>
    <w:rsid w:val="00A9450E"/>
    <w:rsid w:val="00A9644B"/>
    <w:rsid w:val="00A966FB"/>
    <w:rsid w:val="00AA1C93"/>
    <w:rsid w:val="00AA36B3"/>
    <w:rsid w:val="00AA400F"/>
    <w:rsid w:val="00AA4736"/>
    <w:rsid w:val="00AA59F6"/>
    <w:rsid w:val="00AA6129"/>
    <w:rsid w:val="00AA6D40"/>
    <w:rsid w:val="00AB0932"/>
    <w:rsid w:val="00AB2298"/>
    <w:rsid w:val="00AB23BF"/>
    <w:rsid w:val="00AB4D78"/>
    <w:rsid w:val="00AB512D"/>
    <w:rsid w:val="00AC125D"/>
    <w:rsid w:val="00AC1D47"/>
    <w:rsid w:val="00AC2878"/>
    <w:rsid w:val="00AC2BA3"/>
    <w:rsid w:val="00AC4610"/>
    <w:rsid w:val="00AC52A5"/>
    <w:rsid w:val="00AC6C2C"/>
    <w:rsid w:val="00AD23EF"/>
    <w:rsid w:val="00AD2776"/>
    <w:rsid w:val="00AD5FC9"/>
    <w:rsid w:val="00AD64A3"/>
    <w:rsid w:val="00AD7161"/>
    <w:rsid w:val="00AD75E6"/>
    <w:rsid w:val="00AE0A2D"/>
    <w:rsid w:val="00AE6AA2"/>
    <w:rsid w:val="00AE726C"/>
    <w:rsid w:val="00AF0393"/>
    <w:rsid w:val="00AF1B4E"/>
    <w:rsid w:val="00AF28A8"/>
    <w:rsid w:val="00AF5EB0"/>
    <w:rsid w:val="00AF5FBD"/>
    <w:rsid w:val="00AF625A"/>
    <w:rsid w:val="00AF7DA9"/>
    <w:rsid w:val="00B051CD"/>
    <w:rsid w:val="00B06350"/>
    <w:rsid w:val="00B1075B"/>
    <w:rsid w:val="00B10818"/>
    <w:rsid w:val="00B10A8F"/>
    <w:rsid w:val="00B10EF3"/>
    <w:rsid w:val="00B11AA8"/>
    <w:rsid w:val="00B11D74"/>
    <w:rsid w:val="00B13E7E"/>
    <w:rsid w:val="00B154B1"/>
    <w:rsid w:val="00B15B31"/>
    <w:rsid w:val="00B163E6"/>
    <w:rsid w:val="00B17F9C"/>
    <w:rsid w:val="00B228ED"/>
    <w:rsid w:val="00B237DE"/>
    <w:rsid w:val="00B249AB"/>
    <w:rsid w:val="00B262A1"/>
    <w:rsid w:val="00B30001"/>
    <w:rsid w:val="00B304D6"/>
    <w:rsid w:val="00B3171A"/>
    <w:rsid w:val="00B3406C"/>
    <w:rsid w:val="00B3451D"/>
    <w:rsid w:val="00B35268"/>
    <w:rsid w:val="00B355F0"/>
    <w:rsid w:val="00B42103"/>
    <w:rsid w:val="00B4388E"/>
    <w:rsid w:val="00B449AD"/>
    <w:rsid w:val="00B47331"/>
    <w:rsid w:val="00B5056C"/>
    <w:rsid w:val="00B52BD9"/>
    <w:rsid w:val="00B54303"/>
    <w:rsid w:val="00B5540A"/>
    <w:rsid w:val="00B554C1"/>
    <w:rsid w:val="00B628B5"/>
    <w:rsid w:val="00B639DA"/>
    <w:rsid w:val="00B708F0"/>
    <w:rsid w:val="00B70E9F"/>
    <w:rsid w:val="00B71FBB"/>
    <w:rsid w:val="00B72717"/>
    <w:rsid w:val="00B73905"/>
    <w:rsid w:val="00B744AE"/>
    <w:rsid w:val="00B7557E"/>
    <w:rsid w:val="00B75F47"/>
    <w:rsid w:val="00B7697A"/>
    <w:rsid w:val="00B77C40"/>
    <w:rsid w:val="00B830E6"/>
    <w:rsid w:val="00B8501D"/>
    <w:rsid w:val="00B85AB8"/>
    <w:rsid w:val="00B879E6"/>
    <w:rsid w:val="00B95716"/>
    <w:rsid w:val="00B957AC"/>
    <w:rsid w:val="00BA058C"/>
    <w:rsid w:val="00BA0C81"/>
    <w:rsid w:val="00BA1BBA"/>
    <w:rsid w:val="00BA20AE"/>
    <w:rsid w:val="00BA25A2"/>
    <w:rsid w:val="00BA3FDB"/>
    <w:rsid w:val="00BA6C00"/>
    <w:rsid w:val="00BA7212"/>
    <w:rsid w:val="00BA77AE"/>
    <w:rsid w:val="00BA7EAA"/>
    <w:rsid w:val="00BB15AA"/>
    <w:rsid w:val="00BB163F"/>
    <w:rsid w:val="00BB18A1"/>
    <w:rsid w:val="00BB2C0A"/>
    <w:rsid w:val="00BB347C"/>
    <w:rsid w:val="00BB37DB"/>
    <w:rsid w:val="00BB5B36"/>
    <w:rsid w:val="00BB75DE"/>
    <w:rsid w:val="00BC081E"/>
    <w:rsid w:val="00BC166F"/>
    <w:rsid w:val="00BC1A1A"/>
    <w:rsid w:val="00BC2A4C"/>
    <w:rsid w:val="00BC4311"/>
    <w:rsid w:val="00BC5A36"/>
    <w:rsid w:val="00BD1635"/>
    <w:rsid w:val="00BD3C06"/>
    <w:rsid w:val="00BD5330"/>
    <w:rsid w:val="00BD65F8"/>
    <w:rsid w:val="00BD7534"/>
    <w:rsid w:val="00BE235F"/>
    <w:rsid w:val="00BE2536"/>
    <w:rsid w:val="00BE25B5"/>
    <w:rsid w:val="00BE37C1"/>
    <w:rsid w:val="00BE7195"/>
    <w:rsid w:val="00BE73C9"/>
    <w:rsid w:val="00BF2C03"/>
    <w:rsid w:val="00BF3428"/>
    <w:rsid w:val="00BF7702"/>
    <w:rsid w:val="00C00F9B"/>
    <w:rsid w:val="00C01212"/>
    <w:rsid w:val="00C01DBD"/>
    <w:rsid w:val="00C037D7"/>
    <w:rsid w:val="00C0636D"/>
    <w:rsid w:val="00C10667"/>
    <w:rsid w:val="00C1097E"/>
    <w:rsid w:val="00C1233F"/>
    <w:rsid w:val="00C12DE2"/>
    <w:rsid w:val="00C131A4"/>
    <w:rsid w:val="00C132D3"/>
    <w:rsid w:val="00C170EA"/>
    <w:rsid w:val="00C17A0B"/>
    <w:rsid w:val="00C20791"/>
    <w:rsid w:val="00C22DEA"/>
    <w:rsid w:val="00C35FDE"/>
    <w:rsid w:val="00C41561"/>
    <w:rsid w:val="00C45363"/>
    <w:rsid w:val="00C47C2A"/>
    <w:rsid w:val="00C47F70"/>
    <w:rsid w:val="00C50311"/>
    <w:rsid w:val="00C51092"/>
    <w:rsid w:val="00C5219F"/>
    <w:rsid w:val="00C52426"/>
    <w:rsid w:val="00C56289"/>
    <w:rsid w:val="00C56984"/>
    <w:rsid w:val="00C60101"/>
    <w:rsid w:val="00C605A4"/>
    <w:rsid w:val="00C6142D"/>
    <w:rsid w:val="00C63495"/>
    <w:rsid w:val="00C64E44"/>
    <w:rsid w:val="00C65588"/>
    <w:rsid w:val="00C6586C"/>
    <w:rsid w:val="00C66143"/>
    <w:rsid w:val="00C67506"/>
    <w:rsid w:val="00C67604"/>
    <w:rsid w:val="00C7123E"/>
    <w:rsid w:val="00C726E1"/>
    <w:rsid w:val="00C727C4"/>
    <w:rsid w:val="00C744D6"/>
    <w:rsid w:val="00C75C34"/>
    <w:rsid w:val="00C767E1"/>
    <w:rsid w:val="00C7692E"/>
    <w:rsid w:val="00C76DC0"/>
    <w:rsid w:val="00C76E88"/>
    <w:rsid w:val="00C772AB"/>
    <w:rsid w:val="00C814BA"/>
    <w:rsid w:val="00C821B5"/>
    <w:rsid w:val="00C82251"/>
    <w:rsid w:val="00C841BD"/>
    <w:rsid w:val="00C8638C"/>
    <w:rsid w:val="00C90E71"/>
    <w:rsid w:val="00C917CD"/>
    <w:rsid w:val="00C91A66"/>
    <w:rsid w:val="00C91A8C"/>
    <w:rsid w:val="00C92257"/>
    <w:rsid w:val="00C92486"/>
    <w:rsid w:val="00C92C1C"/>
    <w:rsid w:val="00C939DD"/>
    <w:rsid w:val="00CA0D2D"/>
    <w:rsid w:val="00CA6AA5"/>
    <w:rsid w:val="00CB36FA"/>
    <w:rsid w:val="00CB4002"/>
    <w:rsid w:val="00CB662A"/>
    <w:rsid w:val="00CB6ACE"/>
    <w:rsid w:val="00CC1E7F"/>
    <w:rsid w:val="00CC2373"/>
    <w:rsid w:val="00CC2C00"/>
    <w:rsid w:val="00CC481A"/>
    <w:rsid w:val="00CC6831"/>
    <w:rsid w:val="00CD06A0"/>
    <w:rsid w:val="00CD0B55"/>
    <w:rsid w:val="00CD0C13"/>
    <w:rsid w:val="00CD1CF9"/>
    <w:rsid w:val="00CD2E4E"/>
    <w:rsid w:val="00CD2F40"/>
    <w:rsid w:val="00CD4814"/>
    <w:rsid w:val="00CD5243"/>
    <w:rsid w:val="00CD5456"/>
    <w:rsid w:val="00CD74EC"/>
    <w:rsid w:val="00CE135B"/>
    <w:rsid w:val="00CE26EA"/>
    <w:rsid w:val="00CE2996"/>
    <w:rsid w:val="00CE2D2C"/>
    <w:rsid w:val="00CE320D"/>
    <w:rsid w:val="00CE36D5"/>
    <w:rsid w:val="00CE42F4"/>
    <w:rsid w:val="00CE6617"/>
    <w:rsid w:val="00CE7B5B"/>
    <w:rsid w:val="00CE7B75"/>
    <w:rsid w:val="00CF1A1D"/>
    <w:rsid w:val="00CF2B48"/>
    <w:rsid w:val="00CF2D07"/>
    <w:rsid w:val="00CF4734"/>
    <w:rsid w:val="00CF5711"/>
    <w:rsid w:val="00CF626F"/>
    <w:rsid w:val="00CF6721"/>
    <w:rsid w:val="00D032D9"/>
    <w:rsid w:val="00D046E3"/>
    <w:rsid w:val="00D04E56"/>
    <w:rsid w:val="00D05BB3"/>
    <w:rsid w:val="00D06F08"/>
    <w:rsid w:val="00D10A60"/>
    <w:rsid w:val="00D1350C"/>
    <w:rsid w:val="00D1434D"/>
    <w:rsid w:val="00D144AF"/>
    <w:rsid w:val="00D15A41"/>
    <w:rsid w:val="00D15BEB"/>
    <w:rsid w:val="00D25464"/>
    <w:rsid w:val="00D2626D"/>
    <w:rsid w:val="00D27695"/>
    <w:rsid w:val="00D36695"/>
    <w:rsid w:val="00D379EA"/>
    <w:rsid w:val="00D40FB3"/>
    <w:rsid w:val="00D4163C"/>
    <w:rsid w:val="00D41A43"/>
    <w:rsid w:val="00D42772"/>
    <w:rsid w:val="00D437B7"/>
    <w:rsid w:val="00D44443"/>
    <w:rsid w:val="00D44AFE"/>
    <w:rsid w:val="00D46B8E"/>
    <w:rsid w:val="00D47CD9"/>
    <w:rsid w:val="00D539A0"/>
    <w:rsid w:val="00D53BC7"/>
    <w:rsid w:val="00D5718A"/>
    <w:rsid w:val="00D60DB4"/>
    <w:rsid w:val="00D63EAD"/>
    <w:rsid w:val="00D64AAB"/>
    <w:rsid w:val="00D65000"/>
    <w:rsid w:val="00D6598B"/>
    <w:rsid w:val="00D66C06"/>
    <w:rsid w:val="00D678AB"/>
    <w:rsid w:val="00D71BEF"/>
    <w:rsid w:val="00D730B4"/>
    <w:rsid w:val="00D743B8"/>
    <w:rsid w:val="00D750A4"/>
    <w:rsid w:val="00D75DBA"/>
    <w:rsid w:val="00D765A6"/>
    <w:rsid w:val="00D767DC"/>
    <w:rsid w:val="00D809B5"/>
    <w:rsid w:val="00D82247"/>
    <w:rsid w:val="00D82D78"/>
    <w:rsid w:val="00D830E4"/>
    <w:rsid w:val="00D86074"/>
    <w:rsid w:val="00D8722E"/>
    <w:rsid w:val="00D91996"/>
    <w:rsid w:val="00D94DAC"/>
    <w:rsid w:val="00D96F25"/>
    <w:rsid w:val="00DA0EC9"/>
    <w:rsid w:val="00DA28D9"/>
    <w:rsid w:val="00DA2ED7"/>
    <w:rsid w:val="00DA4B72"/>
    <w:rsid w:val="00DA4F39"/>
    <w:rsid w:val="00DA697A"/>
    <w:rsid w:val="00DA7181"/>
    <w:rsid w:val="00DA77AB"/>
    <w:rsid w:val="00DB354D"/>
    <w:rsid w:val="00DB6374"/>
    <w:rsid w:val="00DB65A6"/>
    <w:rsid w:val="00DB6CD3"/>
    <w:rsid w:val="00DB7629"/>
    <w:rsid w:val="00DC0AF2"/>
    <w:rsid w:val="00DC2C92"/>
    <w:rsid w:val="00DC3913"/>
    <w:rsid w:val="00DC4303"/>
    <w:rsid w:val="00DC4309"/>
    <w:rsid w:val="00DC5AB6"/>
    <w:rsid w:val="00DC63FB"/>
    <w:rsid w:val="00DC67DF"/>
    <w:rsid w:val="00DC6FAC"/>
    <w:rsid w:val="00DD199F"/>
    <w:rsid w:val="00DD1F0B"/>
    <w:rsid w:val="00DD47A7"/>
    <w:rsid w:val="00DD68C5"/>
    <w:rsid w:val="00DD6D9C"/>
    <w:rsid w:val="00DD70AA"/>
    <w:rsid w:val="00DE0552"/>
    <w:rsid w:val="00DE0F82"/>
    <w:rsid w:val="00DE1563"/>
    <w:rsid w:val="00DE176C"/>
    <w:rsid w:val="00DE33E0"/>
    <w:rsid w:val="00DE5972"/>
    <w:rsid w:val="00DE5D59"/>
    <w:rsid w:val="00DE7A6E"/>
    <w:rsid w:val="00DF0005"/>
    <w:rsid w:val="00DF0C89"/>
    <w:rsid w:val="00DF4C7A"/>
    <w:rsid w:val="00DF69BD"/>
    <w:rsid w:val="00DF7ACB"/>
    <w:rsid w:val="00E0092D"/>
    <w:rsid w:val="00E00D64"/>
    <w:rsid w:val="00E059A7"/>
    <w:rsid w:val="00E07901"/>
    <w:rsid w:val="00E110DA"/>
    <w:rsid w:val="00E11E6F"/>
    <w:rsid w:val="00E11F68"/>
    <w:rsid w:val="00E12B22"/>
    <w:rsid w:val="00E12C0B"/>
    <w:rsid w:val="00E14080"/>
    <w:rsid w:val="00E1653C"/>
    <w:rsid w:val="00E17433"/>
    <w:rsid w:val="00E22099"/>
    <w:rsid w:val="00E2211F"/>
    <w:rsid w:val="00E22E3E"/>
    <w:rsid w:val="00E244DA"/>
    <w:rsid w:val="00E2539E"/>
    <w:rsid w:val="00E25B1D"/>
    <w:rsid w:val="00E270AF"/>
    <w:rsid w:val="00E30128"/>
    <w:rsid w:val="00E32AEC"/>
    <w:rsid w:val="00E33051"/>
    <w:rsid w:val="00E340EB"/>
    <w:rsid w:val="00E36F1C"/>
    <w:rsid w:val="00E4452D"/>
    <w:rsid w:val="00E50B89"/>
    <w:rsid w:val="00E5278E"/>
    <w:rsid w:val="00E54299"/>
    <w:rsid w:val="00E55849"/>
    <w:rsid w:val="00E63008"/>
    <w:rsid w:val="00E65384"/>
    <w:rsid w:val="00E66344"/>
    <w:rsid w:val="00E6656B"/>
    <w:rsid w:val="00E66AC6"/>
    <w:rsid w:val="00E70CC3"/>
    <w:rsid w:val="00E70E46"/>
    <w:rsid w:val="00E73911"/>
    <w:rsid w:val="00E8119C"/>
    <w:rsid w:val="00E823F4"/>
    <w:rsid w:val="00E827BC"/>
    <w:rsid w:val="00E82F54"/>
    <w:rsid w:val="00E849AA"/>
    <w:rsid w:val="00E8641E"/>
    <w:rsid w:val="00E86F30"/>
    <w:rsid w:val="00E910E4"/>
    <w:rsid w:val="00E91D8A"/>
    <w:rsid w:val="00E932B0"/>
    <w:rsid w:val="00EA1CBF"/>
    <w:rsid w:val="00EA2A9B"/>
    <w:rsid w:val="00EA5002"/>
    <w:rsid w:val="00EA5660"/>
    <w:rsid w:val="00EA58D5"/>
    <w:rsid w:val="00EB0571"/>
    <w:rsid w:val="00EB11FF"/>
    <w:rsid w:val="00EB2C6A"/>
    <w:rsid w:val="00EB433B"/>
    <w:rsid w:val="00EB5554"/>
    <w:rsid w:val="00EB758D"/>
    <w:rsid w:val="00EB7A09"/>
    <w:rsid w:val="00EC0088"/>
    <w:rsid w:val="00EC041B"/>
    <w:rsid w:val="00EC0C60"/>
    <w:rsid w:val="00EC1628"/>
    <w:rsid w:val="00EC18F7"/>
    <w:rsid w:val="00EC7A76"/>
    <w:rsid w:val="00ED0CE3"/>
    <w:rsid w:val="00ED2123"/>
    <w:rsid w:val="00ED2B51"/>
    <w:rsid w:val="00ED3232"/>
    <w:rsid w:val="00ED6755"/>
    <w:rsid w:val="00ED6940"/>
    <w:rsid w:val="00EE513C"/>
    <w:rsid w:val="00EE556B"/>
    <w:rsid w:val="00EE5E7A"/>
    <w:rsid w:val="00EE621F"/>
    <w:rsid w:val="00EE6417"/>
    <w:rsid w:val="00EE7433"/>
    <w:rsid w:val="00EF2CC1"/>
    <w:rsid w:val="00EF35AF"/>
    <w:rsid w:val="00EF66B2"/>
    <w:rsid w:val="00EF6AA5"/>
    <w:rsid w:val="00EF7AC9"/>
    <w:rsid w:val="00F005D5"/>
    <w:rsid w:val="00F03582"/>
    <w:rsid w:val="00F0567B"/>
    <w:rsid w:val="00F0599E"/>
    <w:rsid w:val="00F0707B"/>
    <w:rsid w:val="00F146F8"/>
    <w:rsid w:val="00F202ED"/>
    <w:rsid w:val="00F20C22"/>
    <w:rsid w:val="00F21389"/>
    <w:rsid w:val="00F2208E"/>
    <w:rsid w:val="00F23FFD"/>
    <w:rsid w:val="00F246C5"/>
    <w:rsid w:val="00F32091"/>
    <w:rsid w:val="00F327B1"/>
    <w:rsid w:val="00F34F3D"/>
    <w:rsid w:val="00F354BF"/>
    <w:rsid w:val="00F41135"/>
    <w:rsid w:val="00F429BD"/>
    <w:rsid w:val="00F4342A"/>
    <w:rsid w:val="00F43A79"/>
    <w:rsid w:val="00F44A47"/>
    <w:rsid w:val="00F51A4D"/>
    <w:rsid w:val="00F5216A"/>
    <w:rsid w:val="00F5247C"/>
    <w:rsid w:val="00F528E3"/>
    <w:rsid w:val="00F53B40"/>
    <w:rsid w:val="00F551A1"/>
    <w:rsid w:val="00F56B30"/>
    <w:rsid w:val="00F56F8E"/>
    <w:rsid w:val="00F60A25"/>
    <w:rsid w:val="00F628E7"/>
    <w:rsid w:val="00F63D9E"/>
    <w:rsid w:val="00F6437E"/>
    <w:rsid w:val="00F64869"/>
    <w:rsid w:val="00F65469"/>
    <w:rsid w:val="00F6731E"/>
    <w:rsid w:val="00F678C6"/>
    <w:rsid w:val="00F70143"/>
    <w:rsid w:val="00F703D5"/>
    <w:rsid w:val="00F72B5B"/>
    <w:rsid w:val="00F740B6"/>
    <w:rsid w:val="00F75C96"/>
    <w:rsid w:val="00F832B3"/>
    <w:rsid w:val="00F84740"/>
    <w:rsid w:val="00F85D07"/>
    <w:rsid w:val="00F8620E"/>
    <w:rsid w:val="00F92405"/>
    <w:rsid w:val="00F92491"/>
    <w:rsid w:val="00F952D4"/>
    <w:rsid w:val="00F97234"/>
    <w:rsid w:val="00F97FCF"/>
    <w:rsid w:val="00FA0C18"/>
    <w:rsid w:val="00FA0E27"/>
    <w:rsid w:val="00FA1288"/>
    <w:rsid w:val="00FA2F75"/>
    <w:rsid w:val="00FA5C2A"/>
    <w:rsid w:val="00FA5F02"/>
    <w:rsid w:val="00FA6327"/>
    <w:rsid w:val="00FB03B9"/>
    <w:rsid w:val="00FB0847"/>
    <w:rsid w:val="00FB4BE3"/>
    <w:rsid w:val="00FB61D4"/>
    <w:rsid w:val="00FC13EB"/>
    <w:rsid w:val="00FC19D2"/>
    <w:rsid w:val="00FC20F6"/>
    <w:rsid w:val="00FC2F62"/>
    <w:rsid w:val="00FD004C"/>
    <w:rsid w:val="00FD09CB"/>
    <w:rsid w:val="00FE03CC"/>
    <w:rsid w:val="00FE13B0"/>
    <w:rsid w:val="00FE2797"/>
    <w:rsid w:val="00FE379E"/>
    <w:rsid w:val="00FE486E"/>
    <w:rsid w:val="00FE7CFC"/>
    <w:rsid w:val="00FF4AC7"/>
    <w:rsid w:val="00FF5124"/>
    <w:rsid w:val="00FF652D"/>
    <w:rsid w:val="00FF73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5"/>
    <o:shapelayout v:ext="edit">
      <o:idmap v:ext="edit" data="1"/>
    </o:shapelayout>
  </w:shapeDefaults>
  <w:decimalSymbol w:val="."/>
  <w:listSeparator w:val=","/>
  <w14:docId w14:val="166F880A"/>
  <w15:chartTrackingRefBased/>
  <w15:docId w15:val="{BCC012D7-4588-4A7B-A6E6-50A3BF94BA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6" w:qFormat="1"/>
    <w:lsdException w:name="heading 2" w:semiHidden="1" w:uiPriority="6" w:unhideWhenUsed="1" w:qFormat="1"/>
    <w:lsdException w:name="heading 3" w:semiHidden="1" w:uiPriority="6" w:unhideWhenUsed="1" w:qFormat="1"/>
    <w:lsdException w:name="heading 4" w:semiHidden="1" w:uiPriority="6" w:unhideWhenUsed="1" w:qFormat="1"/>
    <w:lsdException w:name="heading 5" w:semiHidden="1" w:uiPriority="6" w:unhideWhenUsed="1" w:qFormat="1"/>
    <w:lsdException w:name="heading 6" w:semiHidden="1" w:uiPriority="7" w:unhideWhenUsed="1" w:qFormat="1"/>
    <w:lsdException w:name="heading 7" w:semiHidden="1" w:uiPriority="7" w:unhideWhenUsed="1" w:qFormat="1"/>
    <w:lsdException w:name="heading 8" w:semiHidden="1" w:uiPriority="7" w:unhideWhenUsed="1" w:qFormat="1"/>
    <w:lsdException w:name="heading 9" w:semiHidden="1" w:uiPriority="7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semiHidden="1" w:uiPriority="29"/>
    <w:lsdException w:name="Intense Quote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semiHidden="1" w:uiPriority="21"/>
    <w:lsdException w:name="Subtle Reference" w:semiHidden="1" w:uiPriority="31"/>
    <w:lsdException w:name="Intense Reference" w:semiHidden="1" w:uiPriority="32"/>
    <w:lsdException w:name="Book Title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57CEF"/>
    <w:pPr>
      <w:jc w:val="both"/>
    </w:pPr>
  </w:style>
  <w:style w:type="paragraph" w:styleId="Heading1">
    <w:name w:val="heading 1"/>
    <w:basedOn w:val="Normal"/>
    <w:next w:val="Normal"/>
    <w:link w:val="Heading1Char"/>
    <w:uiPriority w:val="6"/>
    <w:qFormat/>
    <w:rsid w:val="00A32587"/>
    <w:pPr>
      <w:keepNext/>
      <w:keepLines/>
      <w:numPr>
        <w:numId w:val="23"/>
      </w:numPr>
      <w:spacing w:after="240"/>
      <w:ind w:left="1080" w:hanging="1080"/>
      <w:jc w:val="left"/>
      <w:outlineLvl w:val="0"/>
    </w:pPr>
    <w:rPr>
      <w:rFonts w:eastAsiaTheme="majorEastAs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6"/>
    <w:unhideWhenUsed/>
    <w:qFormat/>
    <w:rsid w:val="00245F0A"/>
    <w:pPr>
      <w:keepNext/>
      <w:keepLines/>
      <w:numPr>
        <w:ilvl w:val="1"/>
        <w:numId w:val="23"/>
      </w:numPr>
      <w:spacing w:before="240" w:after="240"/>
      <w:ind w:left="1080" w:hanging="1080"/>
      <w:jc w:val="left"/>
      <w:outlineLvl w:val="1"/>
    </w:pPr>
    <w:rPr>
      <w:rFonts w:eastAsiaTheme="majorEastAsia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6"/>
    <w:unhideWhenUsed/>
    <w:qFormat/>
    <w:rsid w:val="00245F0A"/>
    <w:pPr>
      <w:keepNext/>
      <w:keepLines/>
      <w:numPr>
        <w:ilvl w:val="2"/>
        <w:numId w:val="23"/>
      </w:numPr>
      <w:spacing w:before="240" w:after="240"/>
      <w:ind w:left="1080" w:hanging="1080"/>
      <w:jc w:val="left"/>
      <w:outlineLvl w:val="2"/>
    </w:pPr>
    <w:rPr>
      <w:rFonts w:eastAsiaTheme="majorEastAsia"/>
      <w:b/>
      <w:bCs/>
      <w:i/>
      <w:sz w:val="24"/>
    </w:rPr>
  </w:style>
  <w:style w:type="paragraph" w:styleId="Heading4">
    <w:name w:val="heading 4"/>
    <w:basedOn w:val="Normal"/>
    <w:next w:val="Normal"/>
    <w:link w:val="Heading4Char"/>
    <w:uiPriority w:val="6"/>
    <w:unhideWhenUsed/>
    <w:qFormat/>
    <w:rsid w:val="00245F0A"/>
    <w:pPr>
      <w:numPr>
        <w:ilvl w:val="3"/>
        <w:numId w:val="23"/>
      </w:numPr>
      <w:spacing w:after="240"/>
      <w:ind w:left="1080" w:hanging="108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uiPriority w:val="6"/>
    <w:unhideWhenUsed/>
    <w:qFormat/>
    <w:rsid w:val="00245F0A"/>
    <w:pPr>
      <w:numPr>
        <w:ilvl w:val="4"/>
        <w:numId w:val="23"/>
      </w:numPr>
      <w:spacing w:after="240"/>
      <w:ind w:left="1080" w:hanging="1080"/>
      <w:outlineLvl w:val="4"/>
    </w:pPr>
    <w:rPr>
      <w:b/>
      <w:i/>
    </w:rPr>
  </w:style>
  <w:style w:type="paragraph" w:styleId="Heading6">
    <w:name w:val="heading 6"/>
    <w:aliases w:val="Appendix 1"/>
    <w:basedOn w:val="Normal"/>
    <w:next w:val="Normal"/>
    <w:link w:val="Heading6Char"/>
    <w:uiPriority w:val="7"/>
    <w:qFormat/>
    <w:rsid w:val="006C0ECB"/>
    <w:pPr>
      <w:keepNext/>
      <w:keepLines/>
      <w:numPr>
        <w:numId w:val="26"/>
      </w:numPr>
      <w:spacing w:after="240"/>
      <w:ind w:left="1800" w:hanging="1800"/>
      <w:jc w:val="left"/>
      <w:outlineLvl w:val="5"/>
    </w:pPr>
    <w:rPr>
      <w:rFonts w:eastAsiaTheme="majorEastAsia"/>
      <w:b/>
      <w:bCs/>
      <w:sz w:val="28"/>
      <w:szCs w:val="28"/>
    </w:rPr>
  </w:style>
  <w:style w:type="paragraph" w:styleId="Heading7">
    <w:name w:val="heading 7"/>
    <w:aliases w:val="Appendix 2"/>
    <w:basedOn w:val="Normal"/>
    <w:next w:val="Normal"/>
    <w:link w:val="Heading7Char"/>
    <w:uiPriority w:val="7"/>
    <w:qFormat/>
    <w:rsid w:val="006C0ECB"/>
    <w:pPr>
      <w:numPr>
        <w:ilvl w:val="1"/>
        <w:numId w:val="26"/>
      </w:numPr>
      <w:spacing w:after="240"/>
      <w:ind w:left="1080" w:hanging="1080"/>
      <w:outlineLvl w:val="6"/>
    </w:pPr>
    <w:rPr>
      <w:b/>
      <w:sz w:val="24"/>
    </w:rPr>
  </w:style>
  <w:style w:type="paragraph" w:styleId="Heading8">
    <w:name w:val="heading 8"/>
    <w:aliases w:val="Appendix 3"/>
    <w:basedOn w:val="Normal"/>
    <w:next w:val="Normal"/>
    <w:link w:val="Heading8Char"/>
    <w:uiPriority w:val="7"/>
    <w:unhideWhenUsed/>
    <w:qFormat/>
    <w:rsid w:val="006C0ECB"/>
    <w:pPr>
      <w:numPr>
        <w:ilvl w:val="2"/>
        <w:numId w:val="26"/>
      </w:numPr>
      <w:spacing w:after="240"/>
      <w:ind w:left="1080" w:hanging="1080"/>
      <w:outlineLvl w:val="7"/>
    </w:pPr>
    <w:rPr>
      <w:b/>
      <w:i/>
      <w:sz w:val="24"/>
    </w:rPr>
  </w:style>
  <w:style w:type="paragraph" w:styleId="Heading9">
    <w:name w:val="heading 9"/>
    <w:aliases w:val="Appendix 4"/>
    <w:basedOn w:val="Normal"/>
    <w:next w:val="Normal"/>
    <w:link w:val="Heading9Char"/>
    <w:uiPriority w:val="7"/>
    <w:unhideWhenUsed/>
    <w:qFormat/>
    <w:rsid w:val="006C0ECB"/>
    <w:pPr>
      <w:numPr>
        <w:ilvl w:val="3"/>
        <w:numId w:val="26"/>
      </w:numPr>
      <w:spacing w:after="240"/>
      <w:ind w:left="1080" w:hanging="108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ofContentsTitle">
    <w:name w:val="Table of Contents Title"/>
    <w:basedOn w:val="Normal"/>
    <w:next w:val="Normal"/>
    <w:uiPriority w:val="8"/>
    <w:qFormat/>
    <w:rsid w:val="004643D2"/>
    <w:pPr>
      <w:spacing w:after="360"/>
    </w:pPr>
    <w:rPr>
      <w:b/>
      <w:sz w:val="28"/>
      <w:szCs w:val="28"/>
    </w:rPr>
  </w:style>
  <w:style w:type="paragraph" w:customStyle="1" w:styleId="AbbreviationTitle">
    <w:name w:val="Abbreviation Title"/>
    <w:basedOn w:val="TableofContentsTitle"/>
    <w:next w:val="Normal"/>
    <w:uiPriority w:val="8"/>
    <w:qFormat/>
    <w:rsid w:val="004643D2"/>
    <w:pPr>
      <w:jc w:val="left"/>
    </w:pPr>
  </w:style>
  <w:style w:type="paragraph" w:styleId="Header">
    <w:name w:val="header"/>
    <w:basedOn w:val="Normal"/>
    <w:link w:val="HeaderChar"/>
    <w:uiPriority w:val="99"/>
    <w:unhideWhenUsed/>
    <w:rsid w:val="00C106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0667"/>
  </w:style>
  <w:style w:type="paragraph" w:styleId="Footer">
    <w:name w:val="footer"/>
    <w:basedOn w:val="Normal"/>
    <w:link w:val="FooterChar"/>
    <w:uiPriority w:val="99"/>
    <w:unhideWhenUsed/>
    <w:rsid w:val="00C106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0667"/>
  </w:style>
  <w:style w:type="paragraph" w:styleId="BalloonText">
    <w:name w:val="Balloon Text"/>
    <w:basedOn w:val="Normal"/>
    <w:link w:val="BalloonTextChar"/>
    <w:uiPriority w:val="99"/>
    <w:semiHidden/>
    <w:unhideWhenUsed/>
    <w:rsid w:val="002B1A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1A1C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qFormat/>
    <w:rsid w:val="004643D2"/>
    <w:pPr>
      <w:spacing w:before="240" w:after="120" w:line="240" w:lineRule="auto"/>
    </w:pPr>
    <w:rPr>
      <w:b/>
      <w:bCs/>
      <w:szCs w:val="18"/>
    </w:rPr>
  </w:style>
  <w:style w:type="character" w:customStyle="1" w:styleId="Heading1Char">
    <w:name w:val="Heading 1 Char"/>
    <w:basedOn w:val="DefaultParagraphFont"/>
    <w:link w:val="Heading1"/>
    <w:uiPriority w:val="6"/>
    <w:rsid w:val="00A32587"/>
    <w:rPr>
      <w:rFonts w:eastAsiaTheme="majorEastAsia"/>
      <w:b/>
      <w:bCs/>
      <w:sz w:val="28"/>
      <w:szCs w:val="28"/>
    </w:rPr>
  </w:style>
  <w:style w:type="paragraph" w:customStyle="1" w:styleId="ExecutiveSummary">
    <w:name w:val="Executive Summary"/>
    <w:basedOn w:val="Normal"/>
    <w:next w:val="Normal"/>
    <w:uiPriority w:val="8"/>
    <w:qFormat/>
    <w:rsid w:val="004643D2"/>
    <w:pPr>
      <w:spacing w:after="360"/>
    </w:pPr>
    <w:rPr>
      <w:b/>
      <w:sz w:val="28"/>
    </w:rPr>
  </w:style>
  <w:style w:type="paragraph" w:customStyle="1" w:styleId="FigureTableLegend">
    <w:name w:val="Figure/Table Legend"/>
    <w:basedOn w:val="TableText"/>
    <w:next w:val="Normal"/>
    <w:uiPriority w:val="5"/>
    <w:qFormat/>
    <w:rsid w:val="00404E2D"/>
    <w:pPr>
      <w:spacing w:after="480"/>
    </w:pPr>
    <w:rPr>
      <w:lang w:val="en-CA"/>
    </w:rPr>
  </w:style>
  <w:style w:type="table" w:styleId="GridTable1Light">
    <w:name w:val="Grid Table 1 Light"/>
    <w:basedOn w:val="TableNormal"/>
    <w:uiPriority w:val="46"/>
    <w:rsid w:val="007E366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ableListParagraph">
    <w:name w:val="Table List Paragraph"/>
    <w:basedOn w:val="TableText"/>
    <w:link w:val="TableListParagraphChar"/>
    <w:uiPriority w:val="3"/>
    <w:qFormat/>
    <w:rsid w:val="00B77C40"/>
    <w:pPr>
      <w:numPr>
        <w:numId w:val="30"/>
      </w:numPr>
    </w:pPr>
  </w:style>
  <w:style w:type="character" w:customStyle="1" w:styleId="Heading2Char">
    <w:name w:val="Heading 2 Char"/>
    <w:basedOn w:val="DefaultParagraphFont"/>
    <w:link w:val="Heading2"/>
    <w:uiPriority w:val="6"/>
    <w:rsid w:val="00245F0A"/>
    <w:rPr>
      <w:rFonts w:eastAsiaTheme="majorEastAsia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6"/>
    <w:rsid w:val="00245F0A"/>
    <w:rPr>
      <w:rFonts w:eastAsiaTheme="majorEastAsia"/>
      <w:b/>
      <w:bCs/>
      <w:i/>
      <w:sz w:val="24"/>
    </w:rPr>
  </w:style>
  <w:style w:type="character" w:customStyle="1" w:styleId="Heading4Char">
    <w:name w:val="Heading 4 Char"/>
    <w:basedOn w:val="DefaultParagraphFont"/>
    <w:link w:val="Heading4"/>
    <w:uiPriority w:val="6"/>
    <w:rsid w:val="00245F0A"/>
    <w:rPr>
      <w:b/>
    </w:rPr>
  </w:style>
  <w:style w:type="character" w:customStyle="1" w:styleId="Heading5Char">
    <w:name w:val="Heading 5 Char"/>
    <w:basedOn w:val="DefaultParagraphFont"/>
    <w:link w:val="Heading5"/>
    <w:uiPriority w:val="6"/>
    <w:rsid w:val="00245F0A"/>
    <w:rPr>
      <w:b/>
      <w:i/>
    </w:rPr>
  </w:style>
  <w:style w:type="character" w:customStyle="1" w:styleId="Heading6Char">
    <w:name w:val="Heading 6 Char"/>
    <w:aliases w:val="Appendix 1 Char"/>
    <w:basedOn w:val="DefaultParagraphFont"/>
    <w:link w:val="Heading6"/>
    <w:uiPriority w:val="7"/>
    <w:rsid w:val="006C0ECB"/>
    <w:rPr>
      <w:rFonts w:eastAsiaTheme="majorEastAsia"/>
      <w:b/>
      <w:bCs/>
      <w:sz w:val="28"/>
      <w:szCs w:val="28"/>
    </w:rPr>
  </w:style>
  <w:style w:type="table" w:styleId="LightList-Accent1">
    <w:name w:val="Light List Accent 1"/>
    <w:basedOn w:val="TableNormal"/>
    <w:uiPriority w:val="61"/>
    <w:rsid w:val="002B1A1C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ListParagraph">
    <w:name w:val="List Paragraph"/>
    <w:basedOn w:val="Normal"/>
    <w:link w:val="ListParagraphChar"/>
    <w:uiPriority w:val="1"/>
    <w:qFormat/>
    <w:rsid w:val="0005496D"/>
    <w:pPr>
      <w:numPr>
        <w:numId w:val="29"/>
      </w:numPr>
      <w:spacing w:after="360"/>
      <w:contextualSpacing/>
      <w:jc w:val="left"/>
    </w:pPr>
  </w:style>
  <w:style w:type="paragraph" w:customStyle="1" w:styleId="ReferenceListTitle">
    <w:name w:val="Reference List Title"/>
    <w:basedOn w:val="Normal"/>
    <w:next w:val="Normal"/>
    <w:uiPriority w:val="8"/>
    <w:qFormat/>
    <w:rsid w:val="004643D2"/>
    <w:pPr>
      <w:spacing w:after="360"/>
    </w:pPr>
    <w:rPr>
      <w:b/>
      <w:sz w:val="28"/>
    </w:rPr>
  </w:style>
  <w:style w:type="numbering" w:customStyle="1" w:styleId="TableBullet">
    <w:name w:val="Table Bullet"/>
    <w:basedOn w:val="NoList"/>
    <w:uiPriority w:val="99"/>
    <w:rsid w:val="002B1A1C"/>
    <w:pPr>
      <w:numPr>
        <w:numId w:val="1"/>
      </w:numPr>
    </w:pPr>
  </w:style>
  <w:style w:type="numbering" w:customStyle="1" w:styleId="TableBullets">
    <w:name w:val="Table Bullets"/>
    <w:basedOn w:val="NoList"/>
    <w:uiPriority w:val="99"/>
    <w:rsid w:val="002B1A1C"/>
    <w:pPr>
      <w:numPr>
        <w:numId w:val="2"/>
      </w:numPr>
    </w:pPr>
  </w:style>
  <w:style w:type="table" w:styleId="TableGrid">
    <w:name w:val="Table Grid"/>
    <w:basedOn w:val="TableNormal"/>
    <w:uiPriority w:val="59"/>
    <w:rsid w:val="002B1A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eCaptionabove">
    <w:name w:val="Figure Caption (above)"/>
    <w:basedOn w:val="Caption"/>
    <w:next w:val="Normal"/>
    <w:link w:val="FigureCaptionaboveChar"/>
    <w:uiPriority w:val="4"/>
    <w:qFormat/>
    <w:rsid w:val="00A23D9B"/>
    <w:pPr>
      <w:keepNext/>
      <w:spacing w:before="480" w:after="60" w:line="276" w:lineRule="auto"/>
      <w:jc w:val="left"/>
    </w:pPr>
    <w:rPr>
      <w:rFonts w:eastAsia="Calibri"/>
      <w:szCs w:val="20"/>
    </w:rPr>
  </w:style>
  <w:style w:type="paragraph" w:customStyle="1" w:styleId="HeaderFooterText">
    <w:name w:val="Header/Footer Text"/>
    <w:basedOn w:val="Normal"/>
    <w:uiPriority w:val="5"/>
    <w:rsid w:val="00AC125D"/>
    <w:pPr>
      <w:spacing w:after="0"/>
      <w:jc w:val="left"/>
    </w:pPr>
    <w:rPr>
      <w:rFonts w:eastAsia="Calibri" w:cs="Times New Roman"/>
      <w:noProof/>
      <w:color w:val="7F7F7F" w:themeColor="text1" w:themeTint="80"/>
      <w:sz w:val="20"/>
      <w:szCs w:val="20"/>
    </w:rPr>
  </w:style>
  <w:style w:type="character" w:customStyle="1" w:styleId="Heading7Char">
    <w:name w:val="Heading 7 Char"/>
    <w:aliases w:val="Appendix 2 Char"/>
    <w:basedOn w:val="DefaultParagraphFont"/>
    <w:link w:val="Heading7"/>
    <w:uiPriority w:val="7"/>
    <w:rsid w:val="006C0ECB"/>
    <w:rPr>
      <w:b/>
      <w:sz w:val="24"/>
    </w:rPr>
  </w:style>
  <w:style w:type="character" w:customStyle="1" w:styleId="Heading8Char">
    <w:name w:val="Heading 8 Char"/>
    <w:aliases w:val="Appendix 3 Char"/>
    <w:basedOn w:val="DefaultParagraphFont"/>
    <w:link w:val="Heading8"/>
    <w:uiPriority w:val="7"/>
    <w:rsid w:val="006C0ECB"/>
    <w:rPr>
      <w:b/>
      <w:i/>
      <w:sz w:val="24"/>
    </w:rPr>
  </w:style>
  <w:style w:type="character" w:customStyle="1" w:styleId="Heading9Char">
    <w:name w:val="Heading 9 Char"/>
    <w:aliases w:val="Appendix 4 Char"/>
    <w:basedOn w:val="DefaultParagraphFont"/>
    <w:link w:val="Heading9"/>
    <w:uiPriority w:val="7"/>
    <w:rsid w:val="006C0ECB"/>
    <w:rPr>
      <w:b/>
    </w:rPr>
  </w:style>
  <w:style w:type="paragraph" w:customStyle="1" w:styleId="TableCaptions">
    <w:name w:val="Table Captions"/>
    <w:basedOn w:val="FigureCaptionabove"/>
    <w:next w:val="Normal"/>
    <w:uiPriority w:val="4"/>
    <w:qFormat/>
    <w:rsid w:val="00416E2F"/>
  </w:style>
  <w:style w:type="paragraph" w:customStyle="1" w:styleId="TableText">
    <w:name w:val="Table Text"/>
    <w:basedOn w:val="Normal"/>
    <w:link w:val="TableTextChar"/>
    <w:qFormat/>
    <w:rsid w:val="004E0463"/>
    <w:pPr>
      <w:spacing w:after="0" w:line="240" w:lineRule="auto"/>
      <w:jc w:val="left"/>
    </w:pPr>
    <w:rPr>
      <w:sz w:val="18"/>
    </w:rPr>
  </w:style>
  <w:style w:type="paragraph" w:customStyle="1" w:styleId="CoverPageTitle">
    <w:name w:val="Cover Page Title"/>
    <w:basedOn w:val="Normal"/>
    <w:link w:val="CoverPageTitleChar"/>
    <w:uiPriority w:val="8"/>
    <w:qFormat/>
    <w:rsid w:val="004643D2"/>
    <w:pPr>
      <w:jc w:val="center"/>
    </w:pPr>
    <w:rPr>
      <w:b/>
      <w:color w:val="003591"/>
      <w:sz w:val="44"/>
      <w:szCs w:val="44"/>
    </w:rPr>
  </w:style>
  <w:style w:type="character" w:customStyle="1" w:styleId="CoverPageTitleChar">
    <w:name w:val="Cover Page Title Char"/>
    <w:basedOn w:val="DefaultParagraphFont"/>
    <w:link w:val="CoverPageTitle"/>
    <w:uiPriority w:val="8"/>
    <w:rsid w:val="00206259"/>
    <w:rPr>
      <w:b/>
      <w:color w:val="003591"/>
      <w:sz w:val="44"/>
      <w:szCs w:val="44"/>
    </w:rPr>
  </w:style>
  <w:style w:type="character" w:styleId="Strong">
    <w:name w:val="Strong"/>
    <w:uiPriority w:val="22"/>
    <w:semiHidden/>
    <w:rsid w:val="004643D2"/>
    <w:rPr>
      <w:b/>
      <w:bCs/>
    </w:rPr>
  </w:style>
  <w:style w:type="character" w:styleId="Emphasis">
    <w:name w:val="Emphasis"/>
    <w:basedOn w:val="DefaultParagraphFont"/>
    <w:uiPriority w:val="20"/>
    <w:semiHidden/>
    <w:rsid w:val="004643D2"/>
    <w:rPr>
      <w:i/>
      <w:iCs/>
    </w:rPr>
  </w:style>
  <w:style w:type="character" w:customStyle="1" w:styleId="ListParagraphChar">
    <w:name w:val="List Paragraph Char"/>
    <w:link w:val="ListParagraph"/>
    <w:uiPriority w:val="1"/>
    <w:rsid w:val="00206259"/>
  </w:style>
  <w:style w:type="paragraph" w:styleId="TOCHeading">
    <w:name w:val="TOC Heading"/>
    <w:aliases w:val="- H65"/>
    <w:basedOn w:val="Heading1"/>
    <w:next w:val="Normal"/>
    <w:uiPriority w:val="39"/>
    <w:semiHidden/>
    <w:unhideWhenUsed/>
    <w:qFormat/>
    <w:rsid w:val="004643D2"/>
    <w:pPr>
      <w:numPr>
        <w:numId w:val="0"/>
      </w:numPr>
      <w:spacing w:before="480" w:after="0"/>
      <w:jc w:val="both"/>
      <w:outlineLvl w:val="9"/>
    </w:pPr>
    <w:rPr>
      <w:rFonts w:asciiTheme="majorHAnsi" w:hAnsiTheme="majorHAnsi" w:cstheme="majorBidi"/>
      <w:color w:val="365F91" w:themeColor="accent1" w:themeShade="BF"/>
    </w:rPr>
  </w:style>
  <w:style w:type="character" w:customStyle="1" w:styleId="FigureCaptionaboveChar">
    <w:name w:val="Figure Caption (above) Char"/>
    <w:link w:val="FigureCaptionabove"/>
    <w:uiPriority w:val="4"/>
    <w:rsid w:val="00A23D9B"/>
    <w:rPr>
      <w:rFonts w:eastAsia="Calibri"/>
      <w:b/>
      <w:bCs/>
      <w:szCs w:val="20"/>
    </w:rPr>
  </w:style>
  <w:style w:type="character" w:customStyle="1" w:styleId="TableTextChar">
    <w:name w:val="Table Text Char"/>
    <w:basedOn w:val="DefaultParagraphFont"/>
    <w:link w:val="TableText"/>
    <w:rsid w:val="004E0463"/>
    <w:rPr>
      <w:sz w:val="18"/>
    </w:rPr>
  </w:style>
  <w:style w:type="paragraph" w:styleId="TOC1">
    <w:name w:val="toc 1"/>
    <w:basedOn w:val="Normal"/>
    <w:next w:val="Normal"/>
    <w:autoRedefine/>
    <w:uiPriority w:val="39"/>
    <w:unhideWhenUsed/>
    <w:rsid w:val="00941694"/>
    <w:pPr>
      <w:spacing w:after="100"/>
    </w:pPr>
  </w:style>
  <w:style w:type="character" w:customStyle="1" w:styleId="TableListParagraphChar">
    <w:name w:val="Table List Paragraph Char"/>
    <w:basedOn w:val="TableTextChar"/>
    <w:link w:val="TableListParagraph"/>
    <w:uiPriority w:val="3"/>
    <w:rsid w:val="00206259"/>
    <w:rPr>
      <w:sz w:val="18"/>
    </w:rPr>
  </w:style>
  <w:style w:type="paragraph" w:styleId="TOC2">
    <w:name w:val="toc 2"/>
    <w:basedOn w:val="Normal"/>
    <w:next w:val="Normal"/>
    <w:autoRedefine/>
    <w:uiPriority w:val="39"/>
    <w:unhideWhenUsed/>
    <w:rsid w:val="0046476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64764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464764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464764"/>
    <w:pPr>
      <w:spacing w:after="100"/>
      <w:ind w:left="880"/>
    </w:pPr>
  </w:style>
  <w:style w:type="character" w:styleId="Hyperlink">
    <w:name w:val="Hyperlink"/>
    <w:basedOn w:val="DefaultParagraphFont"/>
    <w:uiPriority w:val="99"/>
    <w:unhideWhenUsed/>
    <w:rsid w:val="00464764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B5540A"/>
    <w:pPr>
      <w:spacing w:after="120"/>
    </w:pPr>
  </w:style>
  <w:style w:type="paragraph" w:customStyle="1" w:styleId="EndNoteBibliographyTitle">
    <w:name w:val="EndNote Bibliography Title"/>
    <w:basedOn w:val="Normal"/>
    <w:next w:val="EndNoteBibliography"/>
    <w:link w:val="EndNoteBibliographyTitleChar"/>
    <w:uiPriority w:val="8"/>
    <w:rsid w:val="005302A2"/>
    <w:rPr>
      <w:rFonts w:ascii="Times New Roman" w:hAnsi="Times New Roman" w:cs="Times New Roman"/>
      <w:b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uiPriority w:val="8"/>
    <w:rsid w:val="00206259"/>
    <w:rPr>
      <w:rFonts w:ascii="Times New Roman" w:hAnsi="Times New Roman" w:cs="Times New Roman"/>
      <w:b/>
      <w:noProof/>
    </w:rPr>
  </w:style>
  <w:style w:type="paragraph" w:customStyle="1" w:styleId="EndNoteBibliography">
    <w:name w:val="EndNote Bibliography"/>
    <w:basedOn w:val="Normal"/>
    <w:link w:val="EndNoteBibliographyChar"/>
    <w:uiPriority w:val="8"/>
    <w:rsid w:val="005302A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uiPriority w:val="8"/>
    <w:rsid w:val="00206259"/>
    <w:rPr>
      <w:rFonts w:ascii="Times New Roman" w:hAnsi="Times New Roman" w:cs="Times New Roman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0A67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67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67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67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67B7"/>
    <w:rPr>
      <w:b/>
      <w:bCs/>
      <w:sz w:val="20"/>
      <w:szCs w:val="20"/>
    </w:rPr>
  </w:style>
  <w:style w:type="paragraph" w:styleId="NoSpacing">
    <w:name w:val="No Spacing"/>
    <w:qFormat/>
    <w:rsid w:val="000B45CB"/>
    <w:pPr>
      <w:spacing w:after="0" w:line="240" w:lineRule="auto"/>
      <w:jc w:val="both"/>
    </w:pPr>
  </w:style>
  <w:style w:type="character" w:styleId="UnresolvedMention">
    <w:name w:val="Unresolved Mention"/>
    <w:basedOn w:val="DefaultParagraphFont"/>
    <w:uiPriority w:val="99"/>
    <w:semiHidden/>
    <w:unhideWhenUsed/>
    <w:rsid w:val="00C7692E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D743B8"/>
  </w:style>
  <w:style w:type="character" w:customStyle="1" w:styleId="cit">
    <w:name w:val="cit"/>
    <w:basedOn w:val="DefaultParagraphFont"/>
    <w:rsid w:val="00AF5FBD"/>
  </w:style>
  <w:style w:type="character" w:customStyle="1" w:styleId="fm-vol-iss-date">
    <w:name w:val="fm-vol-iss-date"/>
    <w:basedOn w:val="DefaultParagraphFont"/>
    <w:rsid w:val="00AF5FBD"/>
  </w:style>
  <w:style w:type="character" w:customStyle="1" w:styleId="doi1">
    <w:name w:val="doi1"/>
    <w:basedOn w:val="DefaultParagraphFont"/>
    <w:rsid w:val="00AF5FBD"/>
  </w:style>
  <w:style w:type="character" w:customStyle="1" w:styleId="fm-citation-ids-label">
    <w:name w:val="fm-citation-ids-label"/>
    <w:basedOn w:val="DefaultParagraphFont"/>
    <w:rsid w:val="00AF5FBD"/>
  </w:style>
  <w:style w:type="paragraph" w:customStyle="1" w:styleId="title1">
    <w:name w:val="title1"/>
    <w:basedOn w:val="Normal"/>
    <w:rsid w:val="00D47CD9"/>
    <w:pPr>
      <w:spacing w:after="0" w:line="240" w:lineRule="auto"/>
      <w:jc w:val="left"/>
    </w:pPr>
    <w:rPr>
      <w:rFonts w:ascii="Times New Roman" w:eastAsia="Times New Roman" w:hAnsi="Times New Roman" w:cs="Times New Roman"/>
      <w:sz w:val="27"/>
      <w:szCs w:val="27"/>
      <w:lang w:val="en-CA" w:eastAsia="en-CA"/>
    </w:rPr>
  </w:style>
  <w:style w:type="paragraph" w:customStyle="1" w:styleId="desc2">
    <w:name w:val="desc2"/>
    <w:basedOn w:val="Normal"/>
    <w:rsid w:val="00D47CD9"/>
    <w:pPr>
      <w:spacing w:after="0" w:line="240" w:lineRule="auto"/>
      <w:jc w:val="left"/>
    </w:pPr>
    <w:rPr>
      <w:rFonts w:ascii="Times New Roman" w:eastAsia="Times New Roman" w:hAnsi="Times New Roman" w:cs="Times New Roman"/>
      <w:sz w:val="26"/>
      <w:szCs w:val="26"/>
      <w:lang w:val="en-CA" w:eastAsia="en-CA"/>
    </w:rPr>
  </w:style>
  <w:style w:type="paragraph" w:customStyle="1" w:styleId="details1">
    <w:name w:val="details1"/>
    <w:basedOn w:val="Normal"/>
    <w:rsid w:val="00D47CD9"/>
    <w:pPr>
      <w:spacing w:after="0" w:line="240" w:lineRule="auto"/>
      <w:jc w:val="left"/>
    </w:pPr>
    <w:rPr>
      <w:rFonts w:ascii="Times New Roman" w:eastAsia="Times New Roman" w:hAnsi="Times New Roman" w:cs="Times New Roman"/>
      <w:lang w:val="en-CA" w:eastAsia="en-CA"/>
    </w:rPr>
  </w:style>
  <w:style w:type="character" w:customStyle="1" w:styleId="jrnl">
    <w:name w:val="jrnl"/>
    <w:basedOn w:val="DefaultParagraphFont"/>
    <w:rsid w:val="00D47CD9"/>
  </w:style>
  <w:style w:type="paragraph" w:styleId="Revision">
    <w:name w:val="Revision"/>
    <w:hidden/>
    <w:uiPriority w:val="99"/>
    <w:semiHidden/>
    <w:rsid w:val="00EA58D5"/>
    <w:pPr>
      <w:spacing w:after="0" w:line="240" w:lineRule="auto"/>
    </w:pPr>
  </w:style>
  <w:style w:type="paragraph" w:styleId="PlainText">
    <w:name w:val="Plain Text"/>
    <w:basedOn w:val="Normal"/>
    <w:link w:val="PlainTextChar"/>
    <w:uiPriority w:val="99"/>
    <w:unhideWhenUsed/>
    <w:rsid w:val="00701FA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01FA3"/>
    <w:rPr>
      <w:rFonts w:ascii="Consolas" w:hAnsi="Consolas"/>
      <w:sz w:val="21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4D567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54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1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7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9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51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7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67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9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7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5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37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5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44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74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99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422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1617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7320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23936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24365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41126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6366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068493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63651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530093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681369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102845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5144215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12959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6354633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992500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442462467">
                                                                  <w:marLeft w:val="24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9586005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52528884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70690645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1713310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48319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78546660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200947467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589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67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37902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747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0116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9926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73590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96597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26299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408241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36733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77021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672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A99AC1-AFA7-4B33-BDCB-2DA4E1BD4F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6764</Words>
  <Characters>38556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rian Turner</dc:creator>
  <cp:keywords/>
  <dc:description/>
  <cp:lastModifiedBy>Imran Syed</cp:lastModifiedBy>
  <cp:revision>2</cp:revision>
  <cp:lastPrinted>2019-07-24T13:44:00Z</cp:lastPrinted>
  <dcterms:created xsi:type="dcterms:W3CDTF">2019-08-12T19:25:00Z</dcterms:created>
  <dcterms:modified xsi:type="dcterms:W3CDTF">2019-08-12T19:25:00Z</dcterms:modified>
</cp:coreProperties>
</file>